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1B36FEA" w14:textId="77777777" w:rsidR="00E34B8B" w:rsidRDefault="00E34B8B" w:rsidP="00E34B8B">
      <w:pPr>
        <w:pStyle w:val="Normal1"/>
        <w:rPr>
          <w:rFonts w:asciiTheme="majorHAnsi" w:eastAsia="Calibri" w:hAnsiTheme="majorHAnsi" w:cs="Calibri"/>
          <w:b/>
          <w:sz w:val="28"/>
          <w:szCs w:val="28"/>
        </w:rPr>
      </w:pPr>
      <w:bookmarkStart w:id="0" w:name="_GoBack"/>
      <w:bookmarkEnd w:id="0"/>
      <w:r w:rsidRPr="00212E4E">
        <w:rPr>
          <w:rFonts w:asciiTheme="majorHAnsi" w:eastAsia="Calibri" w:hAnsiTheme="majorHAnsi" w:cs="Calibri"/>
          <w:b/>
          <w:sz w:val="28"/>
          <w:szCs w:val="28"/>
        </w:rPr>
        <w:t xml:space="preserve">Supplementary File </w:t>
      </w:r>
      <w:r>
        <w:rPr>
          <w:rFonts w:asciiTheme="majorHAnsi" w:eastAsia="Calibri" w:hAnsiTheme="majorHAnsi" w:cs="Calibri"/>
          <w:b/>
          <w:sz w:val="28"/>
          <w:szCs w:val="28"/>
        </w:rPr>
        <w:t>3</w:t>
      </w:r>
      <w:r w:rsidRPr="00212E4E">
        <w:rPr>
          <w:rFonts w:asciiTheme="majorHAnsi" w:eastAsia="Calibri" w:hAnsiTheme="majorHAnsi" w:cs="Calibri"/>
          <w:b/>
          <w:sz w:val="28"/>
          <w:szCs w:val="28"/>
        </w:rPr>
        <w:t xml:space="preserve">: </w:t>
      </w:r>
      <w:r>
        <w:rPr>
          <w:rFonts w:asciiTheme="majorHAnsi" w:eastAsia="Calibri" w:hAnsiTheme="majorHAnsi" w:cs="Calibri"/>
          <w:b/>
          <w:sz w:val="28"/>
          <w:szCs w:val="28"/>
        </w:rPr>
        <w:t>Geographical cross-validation of models, Erasmus MC sub-model selection, and sensitivity analyses</w:t>
      </w:r>
    </w:p>
    <w:p w14:paraId="5BD922F2" w14:textId="77777777" w:rsidR="00E34B8B" w:rsidRDefault="00E34B8B" w:rsidP="00E34B8B">
      <w:pPr>
        <w:pStyle w:val="Normal1"/>
        <w:rPr>
          <w:rFonts w:asciiTheme="majorHAnsi" w:eastAsia="Calibri" w:hAnsiTheme="majorHAnsi" w:cs="Calibri"/>
          <w:b/>
        </w:rPr>
      </w:pPr>
    </w:p>
    <w:p w14:paraId="341E8DEF" w14:textId="77777777" w:rsidR="00E34B8B" w:rsidRDefault="00E34B8B" w:rsidP="00E34B8B">
      <w:pPr>
        <w:pStyle w:val="Normal1"/>
        <w:rPr>
          <w:rFonts w:asciiTheme="majorHAnsi" w:eastAsia="Calibri" w:hAnsiTheme="majorHAnsi" w:cs="Calibri"/>
          <w:b/>
        </w:rPr>
      </w:pPr>
      <w:r>
        <w:rPr>
          <w:rFonts w:asciiTheme="majorHAnsi" w:eastAsia="Calibri" w:hAnsiTheme="majorHAnsi" w:cs="Calibri"/>
          <w:b/>
        </w:rPr>
        <w:t>Cross-validation method</w:t>
      </w:r>
    </w:p>
    <w:p w14:paraId="22B00718" w14:textId="31BF60F2" w:rsidR="00831DC3" w:rsidRDefault="005E3678" w:rsidP="00212E4E">
      <w:pPr>
        <w:pStyle w:val="Normal1"/>
        <w:rPr>
          <w:rFonts w:asciiTheme="majorHAnsi" w:eastAsia="Calibri" w:hAnsiTheme="majorHAnsi" w:cs="Calibri"/>
        </w:rPr>
      </w:pPr>
      <w:r>
        <w:rPr>
          <w:rFonts w:asciiTheme="majorHAnsi" w:eastAsia="Calibri" w:hAnsiTheme="majorHAnsi" w:cs="Calibri"/>
        </w:rPr>
        <w:t>W</w:t>
      </w:r>
      <w:r w:rsidR="00E34B8B">
        <w:rPr>
          <w:rFonts w:asciiTheme="majorHAnsi" w:eastAsia="Calibri" w:hAnsiTheme="majorHAnsi" w:cs="Calibri"/>
        </w:rPr>
        <w:t>e tested the models’ ability to reproduce censored data</w:t>
      </w:r>
      <w:r>
        <w:rPr>
          <w:rFonts w:asciiTheme="majorHAnsi" w:eastAsia="Calibri" w:hAnsiTheme="majorHAnsi" w:cs="Calibri"/>
        </w:rPr>
        <w:t xml:space="preserve"> by means of a geographical cross-validation</w:t>
      </w:r>
      <w:r w:rsidR="00E34B8B">
        <w:rPr>
          <w:rFonts w:asciiTheme="majorHAnsi" w:eastAsia="Calibri" w:hAnsiTheme="majorHAnsi" w:cs="Calibri"/>
        </w:rPr>
        <w:t>. The cross-validation was performed using a leave-one-out approach at the level of districts</w:t>
      </w:r>
      <w:r>
        <w:rPr>
          <w:rFonts w:asciiTheme="majorHAnsi" w:eastAsia="Calibri" w:hAnsiTheme="majorHAnsi" w:cs="Calibri"/>
        </w:rPr>
        <w:t>. I</w:t>
      </w:r>
      <w:r w:rsidR="00E34B8B">
        <w:rPr>
          <w:rFonts w:asciiTheme="majorHAnsi" w:eastAsia="Calibri" w:hAnsiTheme="majorHAnsi" w:cs="Calibri"/>
        </w:rPr>
        <w:t xml:space="preserve">teratively, the monthly number of VL onsets from January </w:t>
      </w:r>
      <w:r w:rsidR="00E34B8B" w:rsidRPr="00EA329A">
        <w:rPr>
          <w:rFonts w:asciiTheme="majorHAnsi" w:eastAsia="Calibri" w:hAnsiTheme="majorHAnsi" w:cs="Calibri"/>
        </w:rPr>
        <w:t xml:space="preserve">2012 to June 2013 for one district were censored, and the model fitted to the data for the other 7 districts to estimate the IRS efficacy factor (Erasmus MC models, E0 and E1) or </w:t>
      </w:r>
      <w:r w:rsidR="00867309" w:rsidRPr="00EA329A">
        <w:rPr>
          <w:rFonts w:asciiTheme="majorHAnsi" w:eastAsia="Calibri" w:hAnsiTheme="majorHAnsi" w:cs="Calibri"/>
        </w:rPr>
        <w:t xml:space="preserve">linear association between </w:t>
      </w:r>
      <w:r>
        <w:rPr>
          <w:rFonts w:asciiTheme="majorHAnsi" w:eastAsia="Calibri" w:hAnsiTheme="majorHAnsi" w:cs="Calibri"/>
        </w:rPr>
        <w:t xml:space="preserve">the district </w:t>
      </w:r>
      <w:r w:rsidR="00273526">
        <w:rPr>
          <w:rFonts w:asciiTheme="majorHAnsi" w:eastAsia="Calibri" w:hAnsiTheme="majorHAnsi" w:cs="Calibri"/>
        </w:rPr>
        <w:t>sandfly-to-human</w:t>
      </w:r>
      <w:r w:rsidR="00E34B8B" w:rsidRPr="00EA329A">
        <w:rPr>
          <w:rFonts w:asciiTheme="majorHAnsi" w:eastAsia="Calibri" w:hAnsiTheme="majorHAnsi" w:cs="Calibri"/>
        </w:rPr>
        <w:t xml:space="preserve"> ratios (SHRs)</w:t>
      </w:r>
      <w:r>
        <w:rPr>
          <w:rFonts w:asciiTheme="majorHAnsi" w:eastAsia="Calibri" w:hAnsiTheme="majorHAnsi" w:cs="Calibri"/>
        </w:rPr>
        <w:t xml:space="preserve"> and average 2012 case burdens</w:t>
      </w:r>
      <w:r w:rsidR="00867309" w:rsidRPr="00EA329A">
        <w:rPr>
          <w:rFonts w:asciiTheme="majorHAnsi" w:eastAsia="Calibri" w:hAnsiTheme="majorHAnsi" w:cs="Calibri"/>
        </w:rPr>
        <w:t xml:space="preserve"> from which the SHR for the censored district was estimated</w:t>
      </w:r>
      <w:r w:rsidR="00E34B8B" w:rsidRPr="00EA329A">
        <w:rPr>
          <w:rFonts w:asciiTheme="majorHAnsi" w:eastAsia="Calibri" w:hAnsiTheme="majorHAnsi" w:cs="Calibri"/>
        </w:rPr>
        <w:t xml:space="preserve"> (Warwick model, W). The estimated IRS efficacy or SHR based on the 7 uncensored districts was used to estimate the </w:t>
      </w:r>
      <w:r>
        <w:rPr>
          <w:rFonts w:asciiTheme="majorHAnsi" w:eastAsia="Calibri" w:hAnsiTheme="majorHAnsi" w:cs="Calibri"/>
        </w:rPr>
        <w:t xml:space="preserve">monthly </w:t>
      </w:r>
      <w:r w:rsidR="00E34B8B" w:rsidRPr="00EA329A">
        <w:rPr>
          <w:rFonts w:asciiTheme="majorHAnsi" w:eastAsia="Calibri" w:hAnsiTheme="majorHAnsi" w:cs="Calibri"/>
        </w:rPr>
        <w:t>number</w:t>
      </w:r>
      <w:r>
        <w:rPr>
          <w:rFonts w:asciiTheme="majorHAnsi" w:eastAsia="Calibri" w:hAnsiTheme="majorHAnsi" w:cs="Calibri"/>
        </w:rPr>
        <w:t>s</w:t>
      </w:r>
      <w:r w:rsidR="00E34B8B" w:rsidRPr="00EA329A">
        <w:rPr>
          <w:rFonts w:asciiTheme="majorHAnsi" w:eastAsia="Calibri" w:hAnsiTheme="majorHAnsi" w:cs="Calibri"/>
        </w:rPr>
        <w:t xml:space="preserve"> of VL cases for the censored district. The mean onset-to-treatment time</w:t>
      </w:r>
      <w:r w:rsidR="00DF2851">
        <w:rPr>
          <w:rFonts w:asciiTheme="majorHAnsi" w:eastAsia="Calibri" w:hAnsiTheme="majorHAnsi" w:cs="Calibri"/>
        </w:rPr>
        <w:t>s</w:t>
      </w:r>
      <w:r w:rsidR="00E34B8B" w:rsidRPr="00EA329A">
        <w:rPr>
          <w:rFonts w:asciiTheme="majorHAnsi" w:eastAsia="Calibri" w:hAnsiTheme="majorHAnsi" w:cs="Calibri"/>
        </w:rPr>
        <w:t xml:space="preserve"> for 2012 and 2013, and 2012 IRS coverage level of the censored district were used in the simula</w:t>
      </w:r>
      <w:r w:rsidR="004F4616">
        <w:rPr>
          <w:rFonts w:asciiTheme="majorHAnsi" w:eastAsia="Calibri" w:hAnsiTheme="majorHAnsi" w:cs="Calibri"/>
        </w:rPr>
        <w:t>tion for the censored district.</w:t>
      </w:r>
      <w:r w:rsidR="00E34B8B" w:rsidRPr="00EA329A">
        <w:rPr>
          <w:rFonts w:asciiTheme="majorHAnsi" w:eastAsia="Calibri" w:hAnsiTheme="majorHAnsi" w:cs="Calibri"/>
        </w:rPr>
        <w:t xml:space="preserve"> The ability of </w:t>
      </w:r>
      <w:r w:rsidR="00DF2851">
        <w:rPr>
          <w:rFonts w:asciiTheme="majorHAnsi" w:eastAsia="Calibri" w:hAnsiTheme="majorHAnsi" w:cs="Calibri"/>
        </w:rPr>
        <w:t>each</w:t>
      </w:r>
      <w:r w:rsidR="00E34B8B" w:rsidRPr="00EA329A">
        <w:rPr>
          <w:rFonts w:asciiTheme="majorHAnsi" w:eastAsia="Calibri" w:hAnsiTheme="majorHAnsi" w:cs="Calibri"/>
        </w:rPr>
        <w:t xml:space="preserve"> model to reproduce the censored data was expressed in terms of </w:t>
      </w:r>
      <w:r w:rsidR="009D2804">
        <w:rPr>
          <w:rFonts w:asciiTheme="majorHAnsi" w:eastAsia="Calibri" w:hAnsiTheme="majorHAnsi" w:cs="Calibri"/>
        </w:rPr>
        <w:t xml:space="preserve">the </w:t>
      </w:r>
      <w:r w:rsidR="00E34B8B" w:rsidRPr="00EA329A">
        <w:rPr>
          <w:rFonts w:asciiTheme="majorHAnsi" w:eastAsia="Calibri" w:hAnsiTheme="majorHAnsi" w:cs="Calibri"/>
        </w:rPr>
        <w:t xml:space="preserve">deviance </w:t>
      </w:r>
      <w:r w:rsidR="009D2804">
        <w:rPr>
          <w:rFonts w:asciiTheme="majorHAnsi" w:eastAsia="Calibri" w:hAnsiTheme="majorHAnsi" w:cs="Calibri"/>
        </w:rPr>
        <w:t xml:space="preserve">of the model from the data </w:t>
      </w:r>
      <w:r w:rsidR="00E34B8B" w:rsidRPr="00EA329A">
        <w:rPr>
          <w:rFonts w:asciiTheme="majorHAnsi" w:eastAsia="Calibri" w:hAnsiTheme="majorHAnsi" w:cs="Calibri"/>
        </w:rPr>
        <w:t>summed over the eight iterations of censoring (Table S1).</w:t>
      </w:r>
      <w:r w:rsidR="00B46AA4">
        <w:rPr>
          <w:rFonts w:asciiTheme="majorHAnsi" w:eastAsia="Calibri" w:hAnsiTheme="majorHAnsi" w:cs="Calibri"/>
        </w:rPr>
        <w:t xml:space="preserve"> </w:t>
      </w:r>
      <w:r w:rsidR="00B46AA4" w:rsidRPr="00EA329A">
        <w:rPr>
          <w:rFonts w:asciiTheme="majorHAnsi" w:eastAsia="Calibri" w:hAnsiTheme="majorHAnsi" w:cs="Calibri"/>
        </w:rPr>
        <w:t xml:space="preserve">The </w:t>
      </w:r>
      <w:r w:rsidR="00B46AA4">
        <w:rPr>
          <w:rFonts w:asciiTheme="majorHAnsi" w:eastAsia="Calibri" w:hAnsiTheme="majorHAnsi" w:cs="Calibri"/>
        </w:rPr>
        <w:t xml:space="preserve">model </w:t>
      </w:r>
      <w:r w:rsidR="00B46AA4" w:rsidRPr="00EA329A">
        <w:rPr>
          <w:rFonts w:asciiTheme="majorHAnsi" w:eastAsia="Calibri" w:hAnsiTheme="majorHAnsi" w:cs="Calibri"/>
        </w:rPr>
        <w:t xml:space="preserve">deviance </w:t>
      </w:r>
      <w:r w:rsidR="00B46AA4">
        <w:rPr>
          <w:rFonts w:asciiTheme="majorHAnsi" w:eastAsia="Calibri" w:hAnsiTheme="majorHAnsi" w:cs="Calibri"/>
        </w:rPr>
        <w:t>is</w:t>
      </w:r>
      <w:r w:rsidR="00B46AA4" w:rsidRPr="00EA329A">
        <w:rPr>
          <w:rFonts w:asciiTheme="majorHAnsi" w:eastAsia="Calibri" w:hAnsiTheme="majorHAnsi" w:cs="Calibri"/>
        </w:rPr>
        <w:t xml:space="preserve"> defined as </w:t>
      </w:r>
      <w:r w:rsidR="00B46AA4">
        <w:rPr>
          <w:rFonts w:asciiTheme="majorHAnsi" w:eastAsia="Calibri" w:hAnsiTheme="majorHAnsi" w:cs="Calibri"/>
        </w:rPr>
        <w:t xml:space="preserve">twice </w:t>
      </w:r>
      <w:r w:rsidR="00B46AA4" w:rsidRPr="00EA329A">
        <w:rPr>
          <w:rFonts w:asciiTheme="majorHAnsi" w:eastAsia="Calibri" w:hAnsiTheme="majorHAnsi" w:cs="Calibri"/>
        </w:rPr>
        <w:t xml:space="preserve">the difference between the </w:t>
      </w:r>
      <w:r w:rsidR="00B46AA4">
        <w:rPr>
          <w:rFonts w:asciiTheme="majorHAnsi" w:eastAsia="Calibri" w:hAnsiTheme="majorHAnsi" w:cs="Calibri"/>
        </w:rPr>
        <w:t xml:space="preserve">negative </w:t>
      </w:r>
      <w:r w:rsidR="00B46AA4" w:rsidRPr="00EA329A">
        <w:rPr>
          <w:rFonts w:asciiTheme="majorHAnsi" w:eastAsia="Calibri" w:hAnsiTheme="majorHAnsi" w:cs="Calibri"/>
        </w:rPr>
        <w:t xml:space="preserve">log-likelihood (LL) of the </w:t>
      </w:r>
      <w:r w:rsidR="00B46AA4">
        <w:rPr>
          <w:rFonts w:asciiTheme="majorHAnsi" w:eastAsia="Calibri" w:hAnsiTheme="majorHAnsi" w:cs="Calibri"/>
        </w:rPr>
        <w:t xml:space="preserve">fitted </w:t>
      </w:r>
      <w:r w:rsidR="00B46AA4" w:rsidRPr="00EA329A">
        <w:rPr>
          <w:rFonts w:asciiTheme="majorHAnsi" w:eastAsia="Calibri" w:hAnsiTheme="majorHAnsi" w:cs="Calibri"/>
        </w:rPr>
        <w:t xml:space="preserve">model and the </w:t>
      </w:r>
      <w:r w:rsidR="00B46AA4">
        <w:rPr>
          <w:rFonts w:asciiTheme="majorHAnsi" w:eastAsia="Calibri" w:hAnsiTheme="majorHAnsi" w:cs="Calibri"/>
        </w:rPr>
        <w:t xml:space="preserve">negative </w:t>
      </w:r>
      <w:r w:rsidR="00B46AA4" w:rsidRPr="00EA329A">
        <w:rPr>
          <w:rFonts w:asciiTheme="majorHAnsi" w:eastAsia="Calibri" w:hAnsiTheme="majorHAnsi" w:cs="Calibri"/>
        </w:rPr>
        <w:t xml:space="preserve">LL of a saturated model (i.e. </w:t>
      </w:r>
      <w:r w:rsidR="00B46AA4">
        <w:rPr>
          <w:rFonts w:asciiTheme="majorHAnsi" w:eastAsia="Calibri" w:hAnsiTheme="majorHAnsi" w:cs="Calibri"/>
        </w:rPr>
        <w:t xml:space="preserve">one that fits </w:t>
      </w:r>
      <w:r w:rsidR="00B46AA4" w:rsidRPr="00EA329A">
        <w:rPr>
          <w:rFonts w:asciiTheme="majorHAnsi" w:eastAsia="Calibri" w:hAnsiTheme="majorHAnsi" w:cs="Calibri"/>
        </w:rPr>
        <w:t>the data</w:t>
      </w:r>
      <w:r w:rsidR="00B46AA4">
        <w:rPr>
          <w:rFonts w:asciiTheme="majorHAnsi" w:eastAsia="Calibri" w:hAnsiTheme="majorHAnsi" w:cs="Calibri"/>
        </w:rPr>
        <w:t xml:space="preserve"> exactly</w:t>
      </w:r>
      <w:r w:rsidR="00B46AA4" w:rsidRPr="00EA329A">
        <w:rPr>
          <w:rFonts w:asciiTheme="majorHAnsi" w:eastAsia="Calibri" w:hAnsiTheme="majorHAnsi" w:cs="Calibri"/>
        </w:rPr>
        <w:t>)</w:t>
      </w:r>
      <w:r w:rsidR="00B46AA4">
        <w:rPr>
          <w:rFonts w:asciiTheme="majorHAnsi" w:eastAsia="Calibri" w:hAnsiTheme="majorHAnsi" w:cs="Calibri"/>
        </w:rPr>
        <w:t>,</w:t>
      </w:r>
      <w:r w:rsidR="00B46AA4" w:rsidRPr="00EA329A">
        <w:rPr>
          <w:rFonts w:asciiTheme="majorHAnsi" w:eastAsia="Calibri" w:hAnsiTheme="majorHAnsi" w:cs="Calibri"/>
        </w:rPr>
        <w:t xml:space="preserve"> </w:t>
      </w:r>
      <w:r w:rsidR="00B46AA4">
        <w:rPr>
          <w:rFonts w:asciiTheme="majorHAnsi" w:eastAsia="Calibri" w:hAnsiTheme="majorHAnsi" w:cs="Calibri"/>
        </w:rPr>
        <w:t>as</w:t>
      </w:r>
      <w:r w:rsidR="00B46AA4" w:rsidRPr="00EA329A">
        <w:rPr>
          <w:rFonts w:asciiTheme="majorHAnsi" w:eastAsia="Calibri" w:hAnsiTheme="majorHAnsi" w:cs="Calibri"/>
        </w:rPr>
        <w:t xml:space="preserve"> </w:t>
      </w:r>
      <w:r w:rsidR="00B46AA4">
        <w:rPr>
          <w:rFonts w:asciiTheme="majorHAnsi" w:eastAsia="Calibri" w:hAnsiTheme="majorHAnsi" w:cs="Calibri"/>
        </w:rPr>
        <w:t>is</w:t>
      </w:r>
      <w:r w:rsidR="00B46AA4" w:rsidRPr="00EA329A">
        <w:rPr>
          <w:rFonts w:asciiTheme="majorHAnsi" w:eastAsia="Calibri" w:hAnsiTheme="majorHAnsi" w:cs="Calibri"/>
        </w:rPr>
        <w:t xml:space="preserve"> presented </w:t>
      </w:r>
      <w:r w:rsidR="00B46AA4">
        <w:rPr>
          <w:rFonts w:asciiTheme="majorHAnsi" w:eastAsia="Calibri" w:hAnsiTheme="majorHAnsi" w:cs="Calibri"/>
        </w:rPr>
        <w:t xml:space="preserve">for each model </w:t>
      </w:r>
      <w:r w:rsidR="00B46AA4" w:rsidRPr="00EA329A">
        <w:rPr>
          <w:rFonts w:asciiTheme="majorHAnsi" w:eastAsia="Calibri" w:hAnsiTheme="majorHAnsi" w:cs="Calibri"/>
        </w:rPr>
        <w:t>in Table S1. The lower the deviance, the closer the predictions</w:t>
      </w:r>
      <w:r w:rsidR="00B46AA4">
        <w:rPr>
          <w:rFonts w:asciiTheme="majorHAnsi" w:eastAsia="Calibri" w:hAnsiTheme="majorHAnsi" w:cs="Calibri"/>
        </w:rPr>
        <w:t xml:space="preserve"> of the model are</w:t>
      </w:r>
      <w:r w:rsidR="00B46AA4" w:rsidRPr="00EA329A">
        <w:rPr>
          <w:rFonts w:asciiTheme="majorHAnsi" w:eastAsia="Calibri" w:hAnsiTheme="majorHAnsi" w:cs="Calibri"/>
        </w:rPr>
        <w:t xml:space="preserve"> to the data.</w:t>
      </w:r>
    </w:p>
    <w:p w14:paraId="48EFC513" w14:textId="77777777" w:rsidR="00831DC3" w:rsidRDefault="00831DC3" w:rsidP="00212E4E">
      <w:pPr>
        <w:pStyle w:val="Normal1"/>
        <w:rPr>
          <w:rFonts w:asciiTheme="majorHAnsi" w:eastAsia="Calibri" w:hAnsiTheme="majorHAnsi" w:cs="Calibri"/>
        </w:rPr>
      </w:pPr>
    </w:p>
    <w:tbl>
      <w:tblPr>
        <w:tblStyle w:val="LightShading"/>
        <w:tblpPr w:leftFromText="180" w:rightFromText="180" w:vertAnchor="page" w:horzAnchor="page" w:tblpX="1909" w:tblpY="9001"/>
        <w:tblW w:w="0" w:type="auto"/>
        <w:tblLayout w:type="fixed"/>
        <w:tblLook w:val="04A0" w:firstRow="1" w:lastRow="0" w:firstColumn="1" w:lastColumn="0" w:noHBand="0" w:noVBand="1"/>
      </w:tblPr>
      <w:tblGrid>
        <w:gridCol w:w="1895"/>
        <w:gridCol w:w="1201"/>
        <w:gridCol w:w="1134"/>
        <w:gridCol w:w="1134"/>
      </w:tblGrid>
      <w:tr w:rsidR="00042E00" w:rsidRPr="00042E00" w14:paraId="3C93372D" w14:textId="77777777" w:rsidTr="00042E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</w:tcPr>
          <w:p w14:paraId="23DCB1A7" w14:textId="77777777" w:rsidR="00042E00" w:rsidRPr="00042E00" w:rsidRDefault="00042E00" w:rsidP="00042E00">
            <w:pPr>
              <w:pStyle w:val="Normal1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Censored district</w:t>
            </w:r>
          </w:p>
        </w:tc>
        <w:tc>
          <w:tcPr>
            <w:tcW w:w="1201" w:type="dxa"/>
          </w:tcPr>
          <w:p w14:paraId="649818D3" w14:textId="77777777" w:rsidR="00042E00" w:rsidRPr="00042E00" w:rsidRDefault="00042E00" w:rsidP="00042E00">
            <w:pPr>
              <w:pStyle w:val="Normal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Model E0</w:t>
            </w:r>
          </w:p>
        </w:tc>
        <w:tc>
          <w:tcPr>
            <w:tcW w:w="1134" w:type="dxa"/>
          </w:tcPr>
          <w:p w14:paraId="39FD4998" w14:textId="77777777" w:rsidR="00042E00" w:rsidRPr="00042E00" w:rsidRDefault="00042E00" w:rsidP="00042E00">
            <w:pPr>
              <w:pStyle w:val="Normal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Model E1</w:t>
            </w:r>
          </w:p>
        </w:tc>
        <w:tc>
          <w:tcPr>
            <w:tcW w:w="1134" w:type="dxa"/>
          </w:tcPr>
          <w:p w14:paraId="44FD181F" w14:textId="77777777" w:rsidR="00042E00" w:rsidRPr="00042E00" w:rsidRDefault="00042E00" w:rsidP="00042E00">
            <w:pPr>
              <w:pStyle w:val="Normal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Model W</w:t>
            </w:r>
          </w:p>
        </w:tc>
      </w:tr>
      <w:tr w:rsidR="00042E00" w:rsidRPr="00042E00" w14:paraId="40BC26C3" w14:textId="77777777" w:rsidTr="00042E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</w:tcPr>
          <w:p w14:paraId="76B891FC" w14:textId="77777777" w:rsidR="00042E00" w:rsidRPr="00042E00" w:rsidRDefault="00042E00" w:rsidP="00042E00">
            <w:pPr>
              <w:pStyle w:val="Normal1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Saharsa</w:t>
            </w:r>
          </w:p>
        </w:tc>
        <w:tc>
          <w:tcPr>
            <w:tcW w:w="1201" w:type="dxa"/>
          </w:tcPr>
          <w:p w14:paraId="21C56C2E" w14:textId="77777777" w:rsidR="00042E00" w:rsidRPr="00042E00" w:rsidRDefault="00042E00" w:rsidP="00042E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60</w:t>
            </w:r>
          </w:p>
        </w:tc>
        <w:tc>
          <w:tcPr>
            <w:tcW w:w="1134" w:type="dxa"/>
          </w:tcPr>
          <w:p w14:paraId="2DD3EF76" w14:textId="77777777" w:rsidR="00042E00" w:rsidRPr="00042E00" w:rsidRDefault="00042E00" w:rsidP="00042E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95</w:t>
            </w:r>
          </w:p>
        </w:tc>
        <w:tc>
          <w:tcPr>
            <w:tcW w:w="1134" w:type="dxa"/>
          </w:tcPr>
          <w:p w14:paraId="36965809" w14:textId="77777777" w:rsidR="00042E00" w:rsidRPr="00042E00" w:rsidRDefault="00042E00" w:rsidP="00042E00">
            <w:pPr>
              <w:pStyle w:val="Normal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  <w:highlight w:val="yellow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39.1</w:t>
            </w:r>
          </w:p>
        </w:tc>
      </w:tr>
      <w:tr w:rsidR="00042E00" w:rsidRPr="00042E00" w14:paraId="7D154559" w14:textId="77777777" w:rsidTr="00042E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</w:tcPr>
          <w:p w14:paraId="0D27EA59" w14:textId="77777777" w:rsidR="00042E00" w:rsidRPr="00042E00" w:rsidRDefault="00042E00" w:rsidP="00042E00">
            <w:pPr>
              <w:pStyle w:val="Normal1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East Champaran</w:t>
            </w:r>
          </w:p>
        </w:tc>
        <w:tc>
          <w:tcPr>
            <w:tcW w:w="1201" w:type="dxa"/>
          </w:tcPr>
          <w:p w14:paraId="4F561433" w14:textId="77777777" w:rsidR="00042E00" w:rsidRPr="00042E00" w:rsidRDefault="00042E00" w:rsidP="00042E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89</w:t>
            </w:r>
          </w:p>
        </w:tc>
        <w:tc>
          <w:tcPr>
            <w:tcW w:w="1134" w:type="dxa"/>
          </w:tcPr>
          <w:p w14:paraId="3451C763" w14:textId="77777777" w:rsidR="00042E00" w:rsidRPr="00042E00" w:rsidRDefault="00042E00" w:rsidP="00042E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88</w:t>
            </w:r>
          </w:p>
        </w:tc>
        <w:tc>
          <w:tcPr>
            <w:tcW w:w="1134" w:type="dxa"/>
          </w:tcPr>
          <w:p w14:paraId="405AF928" w14:textId="77777777" w:rsidR="00042E00" w:rsidRPr="00042E00" w:rsidRDefault="00042E00" w:rsidP="00042E00">
            <w:pPr>
              <w:pStyle w:val="Normal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  <w:highlight w:val="yellow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1516.2</w:t>
            </w:r>
          </w:p>
        </w:tc>
      </w:tr>
      <w:tr w:rsidR="00042E00" w:rsidRPr="00042E00" w14:paraId="4506B32B" w14:textId="77777777" w:rsidTr="00042E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</w:tcPr>
          <w:p w14:paraId="34127506" w14:textId="77777777" w:rsidR="00042E00" w:rsidRPr="00042E00" w:rsidRDefault="00042E00" w:rsidP="00042E00">
            <w:pPr>
              <w:pStyle w:val="Normal1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Samastipur</w:t>
            </w:r>
          </w:p>
        </w:tc>
        <w:tc>
          <w:tcPr>
            <w:tcW w:w="1201" w:type="dxa"/>
          </w:tcPr>
          <w:p w14:paraId="43202D3D" w14:textId="77777777" w:rsidR="00042E00" w:rsidRPr="00042E00" w:rsidRDefault="00042E00" w:rsidP="00042E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182</w:t>
            </w:r>
          </w:p>
        </w:tc>
        <w:tc>
          <w:tcPr>
            <w:tcW w:w="1134" w:type="dxa"/>
          </w:tcPr>
          <w:p w14:paraId="447450A1" w14:textId="77777777" w:rsidR="00042E00" w:rsidRPr="00042E00" w:rsidRDefault="00042E00" w:rsidP="00042E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176</w:t>
            </w:r>
          </w:p>
        </w:tc>
        <w:tc>
          <w:tcPr>
            <w:tcW w:w="1134" w:type="dxa"/>
          </w:tcPr>
          <w:p w14:paraId="3D4617AA" w14:textId="77777777" w:rsidR="00042E00" w:rsidRPr="00042E00" w:rsidRDefault="00042E00" w:rsidP="00042E00">
            <w:pPr>
              <w:pStyle w:val="Normal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  <w:highlight w:val="yellow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214.7</w:t>
            </w:r>
          </w:p>
        </w:tc>
      </w:tr>
      <w:tr w:rsidR="00042E00" w:rsidRPr="00042E00" w14:paraId="7222C5CF" w14:textId="77777777" w:rsidTr="00042E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</w:tcPr>
          <w:p w14:paraId="2D144D5E" w14:textId="77777777" w:rsidR="00042E00" w:rsidRPr="00042E00" w:rsidRDefault="00042E00" w:rsidP="00042E00">
            <w:pPr>
              <w:pStyle w:val="Normal1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Gopalganj</w:t>
            </w:r>
          </w:p>
        </w:tc>
        <w:tc>
          <w:tcPr>
            <w:tcW w:w="1201" w:type="dxa"/>
          </w:tcPr>
          <w:p w14:paraId="7EE8D354" w14:textId="77777777" w:rsidR="00042E00" w:rsidRPr="00042E00" w:rsidRDefault="00042E00" w:rsidP="00042E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195</w:t>
            </w:r>
          </w:p>
        </w:tc>
        <w:tc>
          <w:tcPr>
            <w:tcW w:w="1134" w:type="dxa"/>
          </w:tcPr>
          <w:p w14:paraId="450048F5" w14:textId="77777777" w:rsidR="00042E00" w:rsidRPr="00042E00" w:rsidRDefault="00042E00" w:rsidP="00042E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176</w:t>
            </w:r>
          </w:p>
        </w:tc>
        <w:tc>
          <w:tcPr>
            <w:tcW w:w="1134" w:type="dxa"/>
          </w:tcPr>
          <w:p w14:paraId="36FBBA31" w14:textId="77777777" w:rsidR="00042E00" w:rsidRPr="00042E00" w:rsidRDefault="00042E00" w:rsidP="00042E00">
            <w:pPr>
              <w:pStyle w:val="Normal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  <w:highlight w:val="yellow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263.3</w:t>
            </w:r>
          </w:p>
        </w:tc>
      </w:tr>
      <w:tr w:rsidR="00042E00" w:rsidRPr="00042E00" w14:paraId="63916852" w14:textId="77777777" w:rsidTr="00042E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</w:tcPr>
          <w:p w14:paraId="3B0B9880" w14:textId="77777777" w:rsidR="00042E00" w:rsidRPr="00042E00" w:rsidRDefault="00042E00" w:rsidP="00042E00">
            <w:pPr>
              <w:pStyle w:val="Normal1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Begusarai</w:t>
            </w:r>
          </w:p>
        </w:tc>
        <w:tc>
          <w:tcPr>
            <w:tcW w:w="1201" w:type="dxa"/>
          </w:tcPr>
          <w:p w14:paraId="46E63B8B" w14:textId="77777777" w:rsidR="00042E00" w:rsidRPr="00042E00" w:rsidRDefault="00042E00" w:rsidP="00042E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181</w:t>
            </w:r>
          </w:p>
        </w:tc>
        <w:tc>
          <w:tcPr>
            <w:tcW w:w="1134" w:type="dxa"/>
          </w:tcPr>
          <w:p w14:paraId="0987238F" w14:textId="77777777" w:rsidR="00042E00" w:rsidRPr="00042E00" w:rsidRDefault="00042E00" w:rsidP="00042E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239</w:t>
            </w:r>
          </w:p>
        </w:tc>
        <w:tc>
          <w:tcPr>
            <w:tcW w:w="1134" w:type="dxa"/>
          </w:tcPr>
          <w:p w14:paraId="206BD32F" w14:textId="77777777" w:rsidR="00042E00" w:rsidRPr="00042E00" w:rsidRDefault="00042E00" w:rsidP="00042E00">
            <w:pPr>
              <w:pStyle w:val="Normal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  <w:highlight w:val="yellow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N/A</w:t>
            </w:r>
          </w:p>
        </w:tc>
      </w:tr>
      <w:tr w:rsidR="00042E00" w:rsidRPr="00042E00" w14:paraId="1B283015" w14:textId="77777777" w:rsidTr="00042E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</w:tcPr>
          <w:p w14:paraId="5C5BFF1C" w14:textId="77777777" w:rsidR="00042E00" w:rsidRPr="00042E00" w:rsidRDefault="00042E00" w:rsidP="00042E00">
            <w:pPr>
              <w:pStyle w:val="Normal1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Khagaria</w:t>
            </w:r>
          </w:p>
        </w:tc>
        <w:tc>
          <w:tcPr>
            <w:tcW w:w="1201" w:type="dxa"/>
          </w:tcPr>
          <w:p w14:paraId="5056AF89" w14:textId="77777777" w:rsidR="00042E00" w:rsidRPr="00042E00" w:rsidRDefault="00042E00" w:rsidP="00042E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67</w:t>
            </w:r>
          </w:p>
        </w:tc>
        <w:tc>
          <w:tcPr>
            <w:tcW w:w="1134" w:type="dxa"/>
          </w:tcPr>
          <w:p w14:paraId="2898F6DC" w14:textId="77777777" w:rsidR="00042E00" w:rsidRPr="00042E00" w:rsidRDefault="00042E00" w:rsidP="00042E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78</w:t>
            </w:r>
          </w:p>
        </w:tc>
        <w:tc>
          <w:tcPr>
            <w:tcW w:w="1134" w:type="dxa"/>
          </w:tcPr>
          <w:p w14:paraId="0F431278" w14:textId="77777777" w:rsidR="00042E00" w:rsidRPr="00042E00" w:rsidRDefault="00042E00" w:rsidP="00042E00">
            <w:pPr>
              <w:pStyle w:val="Normal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  <w:highlight w:val="yellow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332.0</w:t>
            </w:r>
          </w:p>
        </w:tc>
      </w:tr>
      <w:tr w:rsidR="00042E00" w:rsidRPr="00042E00" w14:paraId="66150FC9" w14:textId="77777777" w:rsidTr="00042E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</w:tcPr>
          <w:p w14:paraId="6FC948BA" w14:textId="77777777" w:rsidR="00042E00" w:rsidRPr="00042E00" w:rsidRDefault="00042E00" w:rsidP="00042E00">
            <w:pPr>
              <w:pStyle w:val="Normal1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Patna</w:t>
            </w:r>
          </w:p>
        </w:tc>
        <w:tc>
          <w:tcPr>
            <w:tcW w:w="1201" w:type="dxa"/>
          </w:tcPr>
          <w:p w14:paraId="17F80321" w14:textId="77777777" w:rsidR="00042E00" w:rsidRPr="00042E00" w:rsidRDefault="00042E00" w:rsidP="00042E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84</w:t>
            </w:r>
          </w:p>
        </w:tc>
        <w:tc>
          <w:tcPr>
            <w:tcW w:w="1134" w:type="dxa"/>
          </w:tcPr>
          <w:p w14:paraId="209CD0B2" w14:textId="77777777" w:rsidR="00042E00" w:rsidRPr="00042E00" w:rsidRDefault="00042E00" w:rsidP="00042E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100</w:t>
            </w:r>
          </w:p>
        </w:tc>
        <w:tc>
          <w:tcPr>
            <w:tcW w:w="1134" w:type="dxa"/>
          </w:tcPr>
          <w:p w14:paraId="3AFF0FFC" w14:textId="77777777" w:rsidR="00042E00" w:rsidRPr="00042E00" w:rsidRDefault="00042E00" w:rsidP="00042E00">
            <w:pPr>
              <w:pStyle w:val="Normal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  <w:highlight w:val="yellow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69.6</w:t>
            </w:r>
          </w:p>
        </w:tc>
      </w:tr>
      <w:tr w:rsidR="00042E00" w:rsidRPr="00042E00" w14:paraId="59FCBD67" w14:textId="77777777" w:rsidTr="00042E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</w:tcPr>
          <w:p w14:paraId="510B78AC" w14:textId="77777777" w:rsidR="00042E00" w:rsidRPr="00042E00" w:rsidRDefault="00042E00" w:rsidP="00042E00">
            <w:pPr>
              <w:pStyle w:val="Normal1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West Champaran</w:t>
            </w:r>
          </w:p>
        </w:tc>
        <w:tc>
          <w:tcPr>
            <w:tcW w:w="1201" w:type="dxa"/>
          </w:tcPr>
          <w:p w14:paraId="4021327B" w14:textId="77777777" w:rsidR="00042E00" w:rsidRPr="00042E00" w:rsidRDefault="00042E00" w:rsidP="00042E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>
              <w:rPr>
                <w:rFonts w:asciiTheme="majorHAnsi" w:eastAsia="Times New Roman" w:hAnsiTheme="majorHAnsi" w:cs="Times New Roman"/>
                <w:sz w:val="18"/>
                <w:szCs w:val="18"/>
              </w:rPr>
              <w:t>31</w:t>
            </w:r>
          </w:p>
        </w:tc>
        <w:tc>
          <w:tcPr>
            <w:tcW w:w="1134" w:type="dxa"/>
          </w:tcPr>
          <w:p w14:paraId="549A63E9" w14:textId="77777777" w:rsidR="00042E00" w:rsidRPr="00042E00" w:rsidRDefault="00042E00" w:rsidP="00042E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36</w:t>
            </w:r>
          </w:p>
        </w:tc>
        <w:tc>
          <w:tcPr>
            <w:tcW w:w="1134" w:type="dxa"/>
          </w:tcPr>
          <w:p w14:paraId="41F7C992" w14:textId="77777777" w:rsidR="00042E00" w:rsidRPr="00042E00" w:rsidRDefault="00042E00" w:rsidP="00042E00">
            <w:pPr>
              <w:pStyle w:val="Normal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  <w:highlight w:val="yellow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1655.9</w:t>
            </w:r>
          </w:p>
        </w:tc>
      </w:tr>
      <w:tr w:rsidR="00042E00" w:rsidRPr="00042E00" w14:paraId="00051445" w14:textId="77777777" w:rsidTr="00042E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</w:tcPr>
          <w:p w14:paraId="4FFB10AD" w14:textId="77777777" w:rsidR="00042E00" w:rsidRPr="00042E00" w:rsidRDefault="00042E00" w:rsidP="00042E00">
            <w:pPr>
              <w:pStyle w:val="Normal1"/>
              <w:rPr>
                <w:rFonts w:asciiTheme="majorHAnsi" w:hAnsiTheme="majorHAnsi"/>
                <w:sz w:val="18"/>
                <w:szCs w:val="18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Total deviance</w:t>
            </w:r>
          </w:p>
        </w:tc>
        <w:tc>
          <w:tcPr>
            <w:tcW w:w="1201" w:type="dxa"/>
          </w:tcPr>
          <w:p w14:paraId="6DBBAB24" w14:textId="77777777" w:rsidR="00042E00" w:rsidRPr="00042E00" w:rsidRDefault="00042E00" w:rsidP="00042E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890</w:t>
            </w:r>
          </w:p>
        </w:tc>
        <w:tc>
          <w:tcPr>
            <w:tcW w:w="1134" w:type="dxa"/>
          </w:tcPr>
          <w:p w14:paraId="53A16C4D" w14:textId="77777777" w:rsidR="00042E00" w:rsidRPr="00042E00" w:rsidRDefault="00042E00" w:rsidP="00042E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042E00">
              <w:rPr>
                <w:rFonts w:asciiTheme="majorHAnsi" w:eastAsia="Times New Roman" w:hAnsiTheme="majorHAnsi" w:cs="Times New Roman"/>
                <w:sz w:val="18"/>
                <w:szCs w:val="18"/>
              </w:rPr>
              <w:t>988</w:t>
            </w:r>
          </w:p>
        </w:tc>
        <w:tc>
          <w:tcPr>
            <w:tcW w:w="1134" w:type="dxa"/>
          </w:tcPr>
          <w:p w14:paraId="72C4B949" w14:textId="77777777" w:rsidR="00042E00" w:rsidRPr="00042E00" w:rsidRDefault="00042E00" w:rsidP="00042E00">
            <w:pPr>
              <w:pStyle w:val="Normal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18"/>
                <w:highlight w:val="yellow"/>
              </w:rPr>
            </w:pPr>
            <w:r w:rsidRPr="00042E00">
              <w:rPr>
                <w:rFonts w:asciiTheme="majorHAnsi" w:hAnsiTheme="majorHAnsi"/>
                <w:sz w:val="18"/>
                <w:szCs w:val="18"/>
              </w:rPr>
              <w:t>4090.8</w:t>
            </w:r>
          </w:p>
        </w:tc>
      </w:tr>
    </w:tbl>
    <w:p w14:paraId="5F1FAAB7" w14:textId="77777777" w:rsidR="00030A35" w:rsidRPr="002B6D10" w:rsidRDefault="00030A35" w:rsidP="00030A35">
      <w:pPr>
        <w:pStyle w:val="Caption"/>
        <w:rPr>
          <w:rFonts w:asciiTheme="majorHAnsi" w:hAnsiTheme="majorHAnsi"/>
          <w:b w:val="0"/>
          <w:color w:val="auto"/>
        </w:rPr>
      </w:pPr>
      <w:r w:rsidRPr="00B65A2B">
        <w:rPr>
          <w:rFonts w:asciiTheme="majorHAnsi" w:hAnsiTheme="majorHAnsi"/>
          <w:color w:val="auto"/>
        </w:rPr>
        <w:t xml:space="preserve">Table S1. Model deviances for censored districts in geographical cross-validation. </w:t>
      </w:r>
      <w:r w:rsidRPr="00B65A2B">
        <w:rPr>
          <w:rFonts w:asciiTheme="majorHAnsi" w:hAnsiTheme="majorHAnsi"/>
          <w:b w:val="0"/>
          <w:color w:val="auto"/>
        </w:rPr>
        <w:t>Values for models E0 and E1 are based on the selected sub-models with a</w:t>
      </w:r>
      <w:r>
        <w:rPr>
          <w:rFonts w:asciiTheme="majorHAnsi" w:hAnsiTheme="majorHAnsi"/>
          <w:b w:val="0"/>
          <w:color w:val="auto"/>
        </w:rPr>
        <w:t>n</w:t>
      </w:r>
      <w:r w:rsidRPr="00B65A2B">
        <w:rPr>
          <w:rFonts w:asciiTheme="majorHAnsi" w:hAnsiTheme="majorHAnsi"/>
          <w:b w:val="0"/>
          <w:color w:val="auto"/>
        </w:rPr>
        <w:t xml:space="preserve"> early asymptomatic stage </w:t>
      </w:r>
      <w:r>
        <w:rPr>
          <w:rFonts w:asciiTheme="majorHAnsi" w:hAnsiTheme="majorHAnsi"/>
          <w:b w:val="0"/>
          <w:color w:val="auto"/>
        </w:rPr>
        <w:t xml:space="preserve">duration </w:t>
      </w:r>
      <w:r w:rsidRPr="00B65A2B">
        <w:rPr>
          <w:rFonts w:asciiTheme="majorHAnsi" w:hAnsiTheme="majorHAnsi"/>
          <w:b w:val="0"/>
          <w:color w:val="auto"/>
        </w:rPr>
        <w:t>of 202 days, which were associated with the lowest deviances. Deviances of all other sub-models are presented in Table S3.</w:t>
      </w:r>
    </w:p>
    <w:p w14:paraId="5CE50F83" w14:textId="77777777" w:rsidR="00030A35" w:rsidRPr="00211E9A" w:rsidRDefault="00030A35" w:rsidP="00030A35">
      <w:pPr>
        <w:pStyle w:val="Caption"/>
        <w:rPr>
          <w:color w:val="auto"/>
        </w:rPr>
      </w:pPr>
    </w:p>
    <w:p w14:paraId="6C62CE50" w14:textId="77777777" w:rsidR="00030A35" w:rsidRDefault="00030A35" w:rsidP="00030A35">
      <w:pPr>
        <w:pStyle w:val="Normal1"/>
        <w:rPr>
          <w:rFonts w:ascii="Calibri" w:eastAsia="Calibri" w:hAnsi="Calibri" w:cs="Calibri"/>
        </w:rPr>
      </w:pPr>
    </w:p>
    <w:p w14:paraId="2591D511" w14:textId="77777777" w:rsidR="00030A35" w:rsidRDefault="00030A35" w:rsidP="00030A35">
      <w:pPr>
        <w:pStyle w:val="Normal1"/>
        <w:rPr>
          <w:rFonts w:ascii="Calibri" w:eastAsia="Calibri" w:hAnsi="Calibri" w:cs="Calibri"/>
        </w:rPr>
      </w:pPr>
    </w:p>
    <w:p w14:paraId="66A7A658" w14:textId="77777777" w:rsidR="00030A35" w:rsidRDefault="00030A35" w:rsidP="00030A35">
      <w:pPr>
        <w:pStyle w:val="Caption"/>
        <w:rPr>
          <w:color w:val="auto"/>
        </w:rPr>
      </w:pPr>
    </w:p>
    <w:p w14:paraId="48A56E83" w14:textId="77777777" w:rsidR="00030A35" w:rsidRDefault="00030A35" w:rsidP="00030A35"/>
    <w:p w14:paraId="0D8D6AB0" w14:textId="77777777" w:rsidR="00030A35" w:rsidRDefault="00030A35" w:rsidP="00030A35"/>
    <w:p w14:paraId="0542A647" w14:textId="77777777" w:rsidR="00030A35" w:rsidRDefault="00030A35" w:rsidP="00030A35">
      <w:pPr>
        <w:pStyle w:val="Caption"/>
        <w:rPr>
          <w:color w:val="auto"/>
        </w:rPr>
      </w:pPr>
    </w:p>
    <w:p w14:paraId="68F19814" w14:textId="77777777" w:rsidR="00030A35" w:rsidRDefault="00030A35" w:rsidP="00030A35">
      <w:pPr>
        <w:pStyle w:val="Caption"/>
        <w:rPr>
          <w:color w:val="auto"/>
        </w:rPr>
      </w:pPr>
    </w:p>
    <w:p w14:paraId="500B7925" w14:textId="7B52629C" w:rsidR="00810174" w:rsidRPr="00EA329A" w:rsidRDefault="00042E00" w:rsidP="00212E4E">
      <w:pPr>
        <w:pStyle w:val="Normal1"/>
        <w:rPr>
          <w:rFonts w:asciiTheme="majorHAnsi" w:eastAsia="Calibri" w:hAnsiTheme="majorHAnsi" w:cs="Calibri"/>
        </w:rPr>
      </w:pPr>
      <w:r>
        <w:rPr>
          <w:rFonts w:asciiTheme="majorHAnsi" w:eastAsia="Calibri" w:hAnsiTheme="majorHAnsi" w:cs="Calibri"/>
        </w:rPr>
        <w:br/>
      </w:r>
      <w:r w:rsidR="00A949C7">
        <w:rPr>
          <w:rFonts w:asciiTheme="majorHAnsi" w:eastAsia="Calibri" w:hAnsiTheme="majorHAnsi" w:cs="Calibri"/>
        </w:rPr>
        <w:t>Although t</w:t>
      </w:r>
      <w:r w:rsidR="00A949C7" w:rsidRPr="00EA329A">
        <w:rPr>
          <w:rFonts w:asciiTheme="majorHAnsi" w:eastAsia="Calibri" w:hAnsiTheme="majorHAnsi" w:cs="Calibri"/>
        </w:rPr>
        <w:t xml:space="preserve">he </w:t>
      </w:r>
      <w:r w:rsidR="00F429DC" w:rsidRPr="00EA329A">
        <w:rPr>
          <w:rFonts w:asciiTheme="majorHAnsi" w:eastAsia="Calibri" w:hAnsiTheme="majorHAnsi" w:cs="Calibri"/>
        </w:rPr>
        <w:t>geographic</w:t>
      </w:r>
      <w:r w:rsidR="004F5AEE" w:rsidRPr="00EA329A">
        <w:rPr>
          <w:rFonts w:asciiTheme="majorHAnsi" w:eastAsia="Calibri" w:hAnsiTheme="majorHAnsi" w:cs="Calibri"/>
        </w:rPr>
        <w:t>al</w:t>
      </w:r>
      <w:r w:rsidR="00F429DC" w:rsidRPr="00EA329A">
        <w:rPr>
          <w:rFonts w:asciiTheme="majorHAnsi" w:eastAsia="Calibri" w:hAnsiTheme="majorHAnsi" w:cs="Calibri"/>
        </w:rPr>
        <w:t xml:space="preserve"> cro</w:t>
      </w:r>
      <w:r w:rsidR="003358C2">
        <w:rPr>
          <w:rFonts w:asciiTheme="majorHAnsi" w:eastAsia="Calibri" w:hAnsiTheme="majorHAnsi" w:cs="Calibri"/>
        </w:rPr>
        <w:t>ss-</w:t>
      </w:r>
      <w:r w:rsidR="00F429DC" w:rsidRPr="00EA329A">
        <w:rPr>
          <w:rFonts w:asciiTheme="majorHAnsi" w:eastAsia="Calibri" w:hAnsiTheme="majorHAnsi" w:cs="Calibri"/>
        </w:rPr>
        <w:t xml:space="preserve">validation </w:t>
      </w:r>
      <w:r w:rsidR="00925BEE" w:rsidRPr="00EA329A">
        <w:rPr>
          <w:rFonts w:asciiTheme="majorHAnsi" w:eastAsia="Calibri" w:hAnsiTheme="majorHAnsi" w:cs="Calibri"/>
        </w:rPr>
        <w:t xml:space="preserve">enabled </w:t>
      </w:r>
      <w:r w:rsidR="00F429DC" w:rsidRPr="00EA329A">
        <w:rPr>
          <w:rFonts w:asciiTheme="majorHAnsi" w:eastAsia="Calibri" w:hAnsiTheme="majorHAnsi" w:cs="Calibri"/>
        </w:rPr>
        <w:t xml:space="preserve">the </w:t>
      </w:r>
      <w:r w:rsidR="00A949C7">
        <w:rPr>
          <w:rFonts w:asciiTheme="majorHAnsi" w:eastAsia="Calibri" w:hAnsiTheme="majorHAnsi" w:cs="Calibri"/>
        </w:rPr>
        <w:t>predictive power</w:t>
      </w:r>
      <w:r w:rsidR="00A949C7" w:rsidRPr="00EA329A">
        <w:rPr>
          <w:rFonts w:asciiTheme="majorHAnsi" w:eastAsia="Calibri" w:hAnsiTheme="majorHAnsi" w:cs="Calibri"/>
        </w:rPr>
        <w:t xml:space="preserve"> </w:t>
      </w:r>
      <w:r w:rsidR="00A949C7">
        <w:rPr>
          <w:rFonts w:asciiTheme="majorHAnsi" w:eastAsia="Calibri" w:hAnsiTheme="majorHAnsi" w:cs="Calibri"/>
        </w:rPr>
        <w:t xml:space="preserve">of the models </w:t>
      </w:r>
      <w:r w:rsidR="00E43114" w:rsidRPr="00EA329A">
        <w:rPr>
          <w:rFonts w:asciiTheme="majorHAnsi" w:eastAsia="Calibri" w:hAnsiTheme="majorHAnsi" w:cs="Calibri"/>
        </w:rPr>
        <w:t>to</w:t>
      </w:r>
      <w:r w:rsidR="000B71E1" w:rsidRPr="00EA329A">
        <w:rPr>
          <w:rFonts w:asciiTheme="majorHAnsi" w:eastAsia="Calibri" w:hAnsiTheme="majorHAnsi" w:cs="Calibri"/>
        </w:rPr>
        <w:t xml:space="preserve"> be </w:t>
      </w:r>
      <w:r w:rsidR="00626E19" w:rsidRPr="00EA329A">
        <w:rPr>
          <w:rFonts w:asciiTheme="majorHAnsi" w:eastAsia="Calibri" w:hAnsiTheme="majorHAnsi" w:cs="Calibri"/>
        </w:rPr>
        <w:t>tested</w:t>
      </w:r>
      <w:r w:rsidR="00E43114" w:rsidRPr="00EA329A">
        <w:rPr>
          <w:rFonts w:asciiTheme="majorHAnsi" w:eastAsia="Calibri" w:hAnsiTheme="majorHAnsi" w:cs="Calibri"/>
        </w:rPr>
        <w:t>,</w:t>
      </w:r>
      <w:r w:rsidR="00F429DC" w:rsidRPr="00EA329A">
        <w:rPr>
          <w:rFonts w:asciiTheme="majorHAnsi" w:eastAsia="Calibri" w:hAnsiTheme="majorHAnsi" w:cs="Calibri"/>
        </w:rPr>
        <w:t xml:space="preserve"> fitting</w:t>
      </w:r>
      <w:r w:rsidR="004F5AEE" w:rsidRPr="00EA329A">
        <w:rPr>
          <w:rFonts w:asciiTheme="majorHAnsi" w:eastAsia="Calibri" w:hAnsiTheme="majorHAnsi" w:cs="Calibri"/>
        </w:rPr>
        <w:t xml:space="preserve"> the</w:t>
      </w:r>
      <w:r w:rsidR="00F429DC" w:rsidRPr="00EA329A">
        <w:rPr>
          <w:rFonts w:asciiTheme="majorHAnsi" w:eastAsia="Calibri" w:hAnsiTheme="majorHAnsi" w:cs="Calibri"/>
        </w:rPr>
        <w:t xml:space="preserve"> model</w:t>
      </w:r>
      <w:r w:rsidR="004F5AEE" w:rsidRPr="00EA329A">
        <w:rPr>
          <w:rFonts w:asciiTheme="majorHAnsi" w:eastAsia="Calibri" w:hAnsiTheme="majorHAnsi" w:cs="Calibri"/>
        </w:rPr>
        <w:t>s</w:t>
      </w:r>
      <w:r w:rsidR="00F429DC" w:rsidRPr="00EA329A">
        <w:rPr>
          <w:rFonts w:asciiTheme="majorHAnsi" w:eastAsia="Calibri" w:hAnsiTheme="majorHAnsi" w:cs="Calibri"/>
        </w:rPr>
        <w:t xml:space="preserve"> to</w:t>
      </w:r>
      <w:r w:rsidR="004F5AEE" w:rsidRPr="00EA329A">
        <w:rPr>
          <w:rFonts w:asciiTheme="majorHAnsi" w:eastAsia="Calibri" w:hAnsiTheme="majorHAnsi" w:cs="Calibri"/>
        </w:rPr>
        <w:t xml:space="preserve"> </w:t>
      </w:r>
      <w:r w:rsidR="007668F1">
        <w:rPr>
          <w:rFonts w:asciiTheme="majorHAnsi" w:eastAsia="Calibri" w:hAnsiTheme="majorHAnsi" w:cs="Calibri"/>
        </w:rPr>
        <w:t xml:space="preserve">the data from </w:t>
      </w:r>
      <w:r w:rsidR="004F5AEE" w:rsidRPr="00EA329A">
        <w:rPr>
          <w:rFonts w:asciiTheme="majorHAnsi" w:eastAsia="Calibri" w:hAnsiTheme="majorHAnsi" w:cs="Calibri"/>
        </w:rPr>
        <w:t>all</w:t>
      </w:r>
      <w:r w:rsidR="009D6543" w:rsidRPr="00EA329A">
        <w:rPr>
          <w:rFonts w:asciiTheme="majorHAnsi" w:eastAsia="Calibri" w:hAnsiTheme="majorHAnsi" w:cs="Calibri"/>
        </w:rPr>
        <w:t xml:space="preserve"> </w:t>
      </w:r>
      <w:r w:rsidR="00D80745" w:rsidRPr="00EA329A">
        <w:rPr>
          <w:rFonts w:asciiTheme="majorHAnsi" w:eastAsia="Calibri" w:hAnsiTheme="majorHAnsi" w:cs="Calibri"/>
        </w:rPr>
        <w:t xml:space="preserve">8 districts </w:t>
      </w:r>
      <w:r w:rsidR="00F429DC" w:rsidRPr="00EA329A">
        <w:rPr>
          <w:rFonts w:asciiTheme="majorHAnsi" w:eastAsia="Calibri" w:hAnsiTheme="majorHAnsi" w:cs="Calibri"/>
        </w:rPr>
        <w:t>leads to better estimation of the fitted parameter</w:t>
      </w:r>
      <w:r w:rsidR="00D80745" w:rsidRPr="00EA329A">
        <w:rPr>
          <w:rFonts w:asciiTheme="majorHAnsi" w:eastAsia="Calibri" w:hAnsiTheme="majorHAnsi" w:cs="Calibri"/>
        </w:rPr>
        <w:t xml:space="preserve">s. </w:t>
      </w:r>
      <w:r w:rsidR="00F429DC" w:rsidRPr="00EA329A">
        <w:rPr>
          <w:rFonts w:asciiTheme="majorHAnsi" w:eastAsia="Calibri" w:hAnsiTheme="majorHAnsi" w:cs="Calibri"/>
        </w:rPr>
        <w:t>Therefor</w:t>
      </w:r>
      <w:r w:rsidR="00E43114" w:rsidRPr="00EA329A">
        <w:rPr>
          <w:rFonts w:asciiTheme="majorHAnsi" w:eastAsia="Calibri" w:hAnsiTheme="majorHAnsi" w:cs="Calibri"/>
        </w:rPr>
        <w:t>e</w:t>
      </w:r>
      <w:r w:rsidR="00F429DC" w:rsidRPr="00EA329A">
        <w:rPr>
          <w:rFonts w:asciiTheme="majorHAnsi" w:eastAsia="Calibri" w:hAnsiTheme="majorHAnsi" w:cs="Calibri"/>
        </w:rPr>
        <w:t xml:space="preserve"> the models were also fitted to all districts </w:t>
      </w:r>
      <w:r w:rsidR="00E43114" w:rsidRPr="00EA329A">
        <w:rPr>
          <w:rFonts w:asciiTheme="majorHAnsi" w:eastAsia="Calibri" w:hAnsiTheme="majorHAnsi" w:cs="Calibri"/>
        </w:rPr>
        <w:t>without censoring</w:t>
      </w:r>
      <w:r w:rsidR="00F429DC" w:rsidRPr="00EA329A">
        <w:rPr>
          <w:rFonts w:asciiTheme="majorHAnsi" w:eastAsia="Calibri" w:hAnsiTheme="majorHAnsi" w:cs="Calibri"/>
        </w:rPr>
        <w:t xml:space="preserve">, </w:t>
      </w:r>
      <w:r w:rsidR="00E43114" w:rsidRPr="00EA329A">
        <w:rPr>
          <w:rFonts w:asciiTheme="majorHAnsi" w:eastAsia="Calibri" w:hAnsiTheme="majorHAnsi" w:cs="Calibri"/>
        </w:rPr>
        <w:t xml:space="preserve">and </w:t>
      </w:r>
      <w:r w:rsidR="00F429DC" w:rsidRPr="00EA329A">
        <w:rPr>
          <w:rFonts w:asciiTheme="majorHAnsi" w:eastAsia="Calibri" w:hAnsiTheme="majorHAnsi" w:cs="Calibri"/>
        </w:rPr>
        <w:t>the</w:t>
      </w:r>
      <w:r w:rsidR="00164523" w:rsidRPr="00EA329A">
        <w:rPr>
          <w:rFonts w:asciiTheme="majorHAnsi" w:eastAsia="Calibri" w:hAnsiTheme="majorHAnsi" w:cs="Calibri"/>
        </w:rPr>
        <w:t>se</w:t>
      </w:r>
      <w:r w:rsidR="00F429DC" w:rsidRPr="00EA329A">
        <w:rPr>
          <w:rFonts w:asciiTheme="majorHAnsi" w:eastAsia="Calibri" w:hAnsiTheme="majorHAnsi" w:cs="Calibri"/>
        </w:rPr>
        <w:t xml:space="preserve"> fitted parameter values were used for future predictions. </w:t>
      </w:r>
    </w:p>
    <w:p w14:paraId="2A34D184" w14:textId="77777777" w:rsidR="00460B66" w:rsidRPr="00EA329A" w:rsidRDefault="00460B66" w:rsidP="00212E4E">
      <w:pPr>
        <w:pStyle w:val="Normal1"/>
        <w:rPr>
          <w:rFonts w:asciiTheme="majorHAnsi" w:eastAsia="Calibri" w:hAnsiTheme="majorHAnsi" w:cs="Calibri"/>
          <w:u w:val="single"/>
        </w:rPr>
      </w:pPr>
    </w:p>
    <w:p w14:paraId="0555D37F" w14:textId="0AAF1F59" w:rsidR="00E34B8B" w:rsidRPr="00EA329A" w:rsidRDefault="00E34B8B" w:rsidP="00042E00">
      <w:pPr>
        <w:spacing w:line="240" w:lineRule="auto"/>
        <w:rPr>
          <w:rFonts w:asciiTheme="majorHAnsi" w:eastAsia="Calibri" w:hAnsiTheme="majorHAnsi" w:cs="Calibri"/>
          <w:u w:val="single"/>
        </w:rPr>
      </w:pPr>
      <w:r w:rsidRPr="00EA329A">
        <w:rPr>
          <w:rFonts w:asciiTheme="majorHAnsi" w:eastAsia="Calibri" w:hAnsiTheme="majorHAnsi" w:cs="Calibri"/>
          <w:u w:val="single"/>
        </w:rPr>
        <w:t>Models E0 and E1</w:t>
      </w:r>
    </w:p>
    <w:p w14:paraId="489F653C" w14:textId="77777777" w:rsidR="00E34B8B" w:rsidRPr="00EA329A" w:rsidRDefault="00E34B8B" w:rsidP="00E34B8B">
      <w:pPr>
        <w:pStyle w:val="Normal1"/>
        <w:rPr>
          <w:rFonts w:asciiTheme="majorHAnsi" w:eastAsia="Calibri" w:hAnsiTheme="majorHAnsi" w:cs="Calibri"/>
          <w:i/>
        </w:rPr>
      </w:pPr>
      <w:r w:rsidRPr="00EA329A">
        <w:rPr>
          <w:rFonts w:asciiTheme="majorHAnsi" w:eastAsia="Calibri" w:hAnsiTheme="majorHAnsi" w:cs="Calibri"/>
          <w:i/>
        </w:rPr>
        <w:t>Estimation of IRS efficacy</w:t>
      </w:r>
    </w:p>
    <w:p w14:paraId="25FB8E2F" w14:textId="03D64DE5" w:rsidR="00E34B8B" w:rsidRPr="00EA329A" w:rsidRDefault="00E34B8B" w:rsidP="00E34B8B">
      <w:pPr>
        <w:pStyle w:val="Normal1"/>
        <w:rPr>
          <w:rFonts w:asciiTheme="majorHAnsi" w:eastAsia="Calibri" w:hAnsiTheme="majorHAnsi" w:cs="Calibri"/>
        </w:rPr>
      </w:pPr>
      <w:r w:rsidRPr="00EA329A">
        <w:rPr>
          <w:rFonts w:asciiTheme="majorHAnsi" w:eastAsia="Calibri" w:hAnsiTheme="majorHAnsi" w:cs="Calibri"/>
        </w:rPr>
        <w:t>The geographic</w:t>
      </w:r>
      <w:r w:rsidR="00FA444C">
        <w:rPr>
          <w:rFonts w:asciiTheme="majorHAnsi" w:eastAsia="Calibri" w:hAnsiTheme="majorHAnsi" w:cs="Calibri"/>
        </w:rPr>
        <w:t>al</w:t>
      </w:r>
      <w:r w:rsidRPr="00EA329A">
        <w:rPr>
          <w:rFonts w:asciiTheme="majorHAnsi" w:eastAsia="Calibri" w:hAnsiTheme="majorHAnsi" w:cs="Calibri"/>
        </w:rPr>
        <w:t xml:space="preserve"> cross-validation was performed for each of the 18 sub-models (</w:t>
      </w:r>
      <w:r w:rsidR="00FA444C">
        <w:rPr>
          <w:rFonts w:asciiTheme="majorHAnsi" w:eastAsia="Calibri" w:hAnsiTheme="majorHAnsi" w:cs="Calibri"/>
        </w:rPr>
        <w:t>models E0 and E1 each with</w:t>
      </w:r>
      <w:r w:rsidRPr="00EA329A">
        <w:rPr>
          <w:rFonts w:asciiTheme="majorHAnsi" w:eastAsia="Calibri" w:hAnsiTheme="majorHAnsi" w:cs="Calibri"/>
        </w:rPr>
        <w:t xml:space="preserve"> nine different assumptions about the duration of the early asymptomatic stage of VL). </w:t>
      </w:r>
      <w:r w:rsidR="004F4616">
        <w:rPr>
          <w:rFonts w:asciiTheme="majorHAnsi" w:eastAsia="Calibri" w:hAnsiTheme="majorHAnsi" w:cs="Calibri"/>
        </w:rPr>
        <w:t>The district specific SHR was fitted to the Thakur data</w:t>
      </w:r>
      <w:r w:rsidR="002865ED">
        <w:rPr>
          <w:rFonts w:asciiTheme="majorHAnsi" w:eastAsia="Calibri" w:hAnsiTheme="majorHAnsi" w:cs="Calibri"/>
        </w:rPr>
        <w:t xml:space="preserve"> </w:t>
      </w:r>
      <w:r w:rsidR="00665B8A">
        <w:rPr>
          <w:rFonts w:asciiTheme="majorHAnsi" w:eastAsia="Calibri" w:hAnsiTheme="majorHAnsi" w:cs="Calibri"/>
        </w:rPr>
        <w:fldChar w:fldCharType="begin" w:fldLock="1"/>
      </w:r>
      <w:r w:rsidR="00665B8A">
        <w:rPr>
          <w:rFonts w:asciiTheme="majorHAnsi" w:eastAsia="Calibri" w:hAnsiTheme="majorHAnsi" w:cs="Calibri"/>
        </w:rPr>
        <w:instrText>ADDIN CSL_CITATION { "citationItems" : [ { "id" : "ITEM-1", "itemData" : { "author" : [ { "dropping-particle" : "", "family" : "Thakur", "given" : "Chandreshwar P", "non-dropping-particle" : "", "parse-names" : false, "suffix" : "" }, { "dropping-particle" : "", "family" : "Kumar", "given" : "Amit", "non-dropping-particle" : "", "parse-names" : false, "suffix" : "" }, { "dropping-particle" : "", "family" : "Kumar", "given" : "Anant", "non-dropping-particle" : "", "parse-names" : false, "suffix" : "" }, { "dropping-particle" : "", "family" : "Sinha", "given" : "Kanishk", "non-dropping-particle" : "", "parse-names" : false, "suffix" : "" }, { "dropping-particle" : "", "family" : "Thakur", "given" : "Shabnam", "non-dropping-particle" : "", "parse-names" : false, "suffix" : "" } ], "container-title" : "Global Advanced Research Journal of Medicine and Medical Sciences", "id" : "ITEM-1", "issue" : "7", "issued" : { "date-parts" : [ [ "2013" ] ] }, "page" : "163-176", "title" : "A new method of kala-azar elimination : shifting the reservoir of infection from that village", "type" : "article-journal", "volume" : "2" }, "uris" : [ "http://www.mendeley.com/documents/?uuid=d3586fe8-64f6-4f49-8687-a45a68169025" ] } ], "mendeley" : { "formattedCitation" : "(1)", "plainTextFormattedCitation" : "(1)" }, "properties" : { "noteIndex" : 0 }, "schema" : "https://github.com/citation-style-language/schema/raw/master/csl-citation.json" }</w:instrText>
      </w:r>
      <w:r w:rsidR="00665B8A">
        <w:rPr>
          <w:rFonts w:asciiTheme="majorHAnsi" w:eastAsia="Calibri" w:hAnsiTheme="majorHAnsi" w:cs="Calibri"/>
        </w:rPr>
        <w:fldChar w:fldCharType="separate"/>
      </w:r>
      <w:r w:rsidR="00665B8A" w:rsidRPr="00665B8A">
        <w:rPr>
          <w:rFonts w:asciiTheme="majorHAnsi" w:eastAsia="Calibri" w:hAnsiTheme="majorHAnsi" w:cs="Calibri"/>
          <w:noProof/>
        </w:rPr>
        <w:t>(1)</w:t>
      </w:r>
      <w:r w:rsidR="00665B8A">
        <w:rPr>
          <w:rFonts w:asciiTheme="majorHAnsi" w:eastAsia="Calibri" w:hAnsiTheme="majorHAnsi" w:cs="Calibri"/>
        </w:rPr>
        <w:fldChar w:fldCharType="end"/>
      </w:r>
      <w:r w:rsidR="004F4616">
        <w:rPr>
          <w:rFonts w:asciiTheme="majorHAnsi" w:eastAsia="Calibri" w:hAnsiTheme="majorHAnsi" w:cs="Calibri"/>
        </w:rPr>
        <w:t xml:space="preserve"> for all 18 sub-models, </w:t>
      </w:r>
      <w:r w:rsidR="004F4616">
        <w:rPr>
          <w:rFonts w:asciiTheme="majorHAnsi" w:eastAsia="Calibri" w:hAnsiTheme="majorHAnsi" w:cs="Calibri"/>
        </w:rPr>
        <w:lastRenderedPageBreak/>
        <w:t>to arrive at a pre-IRS equilibrium. Then t</w:t>
      </w:r>
      <w:r w:rsidRPr="00EA329A">
        <w:rPr>
          <w:rFonts w:asciiTheme="majorHAnsi" w:eastAsia="Calibri" w:hAnsiTheme="majorHAnsi" w:cs="Calibri"/>
        </w:rPr>
        <w:t>he IRS efficacy parameter was fitted</w:t>
      </w:r>
      <w:r w:rsidR="004F4616">
        <w:rPr>
          <w:rFonts w:asciiTheme="majorHAnsi" w:eastAsia="Calibri" w:hAnsiTheme="majorHAnsi" w:cs="Calibri"/>
        </w:rPr>
        <w:t xml:space="preserve"> to the CARE data</w:t>
      </w:r>
      <w:r w:rsidRPr="00EA329A">
        <w:rPr>
          <w:rFonts w:asciiTheme="majorHAnsi" w:eastAsia="Calibri" w:hAnsiTheme="majorHAnsi" w:cs="Calibri"/>
        </w:rPr>
        <w:t xml:space="preserve"> </w:t>
      </w:r>
      <w:r w:rsidR="00FA444C">
        <w:rPr>
          <w:rFonts w:asciiTheme="majorHAnsi" w:eastAsia="Calibri" w:hAnsiTheme="majorHAnsi" w:cs="Calibri"/>
        </w:rPr>
        <w:t>using</w:t>
      </w:r>
      <w:r w:rsidR="009A5173">
        <w:rPr>
          <w:rFonts w:asciiTheme="majorHAnsi" w:eastAsia="Calibri" w:hAnsiTheme="majorHAnsi" w:cs="Calibri"/>
        </w:rPr>
        <w:t xml:space="preserve"> the monthly numbers of VL onsets for the 7 uncensored districts</w:t>
      </w:r>
      <w:r w:rsidR="004F4616">
        <w:rPr>
          <w:rFonts w:asciiTheme="majorHAnsi" w:eastAsia="Calibri" w:hAnsiTheme="majorHAnsi" w:cs="Calibri"/>
        </w:rPr>
        <w:t xml:space="preserve"> v</w:t>
      </w:r>
      <w:r w:rsidR="009A5173">
        <w:rPr>
          <w:rFonts w:asciiTheme="majorHAnsi" w:eastAsia="Calibri" w:hAnsiTheme="majorHAnsi" w:cs="Calibri"/>
        </w:rPr>
        <w:t>ia</w:t>
      </w:r>
      <w:r w:rsidRPr="00EA329A">
        <w:rPr>
          <w:rFonts w:asciiTheme="majorHAnsi" w:eastAsia="Calibri" w:hAnsiTheme="majorHAnsi" w:cs="Calibri"/>
        </w:rPr>
        <w:t xml:space="preserve"> a maximum likelihood approach, assuming the data are Poisson-distributed. The estimated IRS efficacy was then used to predict the number of cases in the censored district</w:t>
      </w:r>
      <w:r w:rsidR="00B46AA4">
        <w:rPr>
          <w:rFonts w:asciiTheme="majorHAnsi" w:eastAsia="Calibri" w:hAnsiTheme="majorHAnsi" w:cs="Calibri"/>
        </w:rPr>
        <w:t xml:space="preserve"> for which the deviance per sub-model was calculated. </w:t>
      </w:r>
      <w:r w:rsidRPr="00EA329A">
        <w:rPr>
          <w:rFonts w:asciiTheme="majorHAnsi" w:eastAsia="Calibri" w:hAnsiTheme="majorHAnsi" w:cs="Calibri"/>
        </w:rPr>
        <w:t xml:space="preserve">Table </w:t>
      </w:r>
      <w:r w:rsidR="00A948B2" w:rsidRPr="00EA329A">
        <w:rPr>
          <w:rFonts w:asciiTheme="majorHAnsi" w:eastAsia="Calibri" w:hAnsiTheme="majorHAnsi" w:cs="Calibri"/>
        </w:rPr>
        <w:t>S3</w:t>
      </w:r>
      <w:r w:rsidRPr="00EA329A">
        <w:rPr>
          <w:rFonts w:asciiTheme="majorHAnsi" w:eastAsia="Calibri" w:hAnsiTheme="majorHAnsi" w:cs="Calibri"/>
        </w:rPr>
        <w:t xml:space="preserve"> </w:t>
      </w:r>
      <w:r w:rsidR="00B868FA">
        <w:rPr>
          <w:rFonts w:asciiTheme="majorHAnsi" w:eastAsia="Calibri" w:hAnsiTheme="majorHAnsi" w:cs="Calibri"/>
        </w:rPr>
        <w:t>presents</w:t>
      </w:r>
      <w:r w:rsidRPr="00EA329A">
        <w:rPr>
          <w:rFonts w:asciiTheme="majorHAnsi" w:eastAsia="Calibri" w:hAnsiTheme="majorHAnsi" w:cs="Calibri"/>
        </w:rPr>
        <w:t xml:space="preserve"> the deviances for all the 18 sub-models for the 8 iterations of </w:t>
      </w:r>
      <w:r w:rsidR="009F0E98">
        <w:rPr>
          <w:rFonts w:asciiTheme="majorHAnsi" w:eastAsia="Calibri" w:hAnsiTheme="majorHAnsi" w:cs="Calibri"/>
        </w:rPr>
        <w:t>censoring</w:t>
      </w:r>
      <w:r w:rsidRPr="00EA329A">
        <w:rPr>
          <w:rFonts w:asciiTheme="majorHAnsi" w:eastAsia="Calibri" w:hAnsiTheme="majorHAnsi" w:cs="Calibri"/>
        </w:rPr>
        <w:t xml:space="preserve"> and also when fitting t</w:t>
      </w:r>
      <w:r w:rsidR="00A948B2" w:rsidRPr="00EA329A">
        <w:rPr>
          <w:rFonts w:asciiTheme="majorHAnsi" w:eastAsia="Calibri" w:hAnsiTheme="majorHAnsi" w:cs="Calibri"/>
        </w:rPr>
        <w:t xml:space="preserve">o all districts simultaneously. </w:t>
      </w:r>
      <w:r w:rsidRPr="00EA329A">
        <w:rPr>
          <w:rFonts w:asciiTheme="majorHAnsi" w:eastAsia="Calibri" w:hAnsiTheme="majorHAnsi" w:cs="Calibri"/>
        </w:rPr>
        <w:t xml:space="preserve">For both models E0 and E1, the sub-model with a duration of the early asymptomatic stage of 202 days best reproduced the censored data. These models were used for further simulations and forward predictions. </w:t>
      </w:r>
      <w:r w:rsidR="00B868FA" w:rsidRPr="00EA329A">
        <w:rPr>
          <w:rFonts w:asciiTheme="majorHAnsi" w:eastAsia="Calibri" w:hAnsiTheme="majorHAnsi" w:cs="Calibri"/>
        </w:rPr>
        <w:t xml:space="preserve">Table S2 shows the deviances when all models are fitted to all </w:t>
      </w:r>
      <w:r w:rsidR="00B868FA">
        <w:rPr>
          <w:rFonts w:asciiTheme="majorHAnsi" w:eastAsia="Calibri" w:hAnsiTheme="majorHAnsi" w:cs="Calibri"/>
        </w:rPr>
        <w:t>of the</w:t>
      </w:r>
      <w:r w:rsidR="00B868FA" w:rsidRPr="00EA329A">
        <w:rPr>
          <w:rFonts w:asciiTheme="majorHAnsi" w:eastAsia="Calibri" w:hAnsiTheme="majorHAnsi" w:cs="Calibri"/>
        </w:rPr>
        <w:t xml:space="preserve"> CARE data.</w:t>
      </w:r>
    </w:p>
    <w:p w14:paraId="0F097644" w14:textId="77777777" w:rsidR="00F36416" w:rsidRPr="00042E00" w:rsidRDefault="00F36416" w:rsidP="00E34B8B">
      <w:pPr>
        <w:pStyle w:val="Normal1"/>
        <w:rPr>
          <w:rFonts w:asciiTheme="majorHAnsi" w:eastAsia="Calibri" w:hAnsiTheme="majorHAnsi" w:cs="Calibri"/>
        </w:rPr>
      </w:pPr>
    </w:p>
    <w:p w14:paraId="2BB43CCD" w14:textId="4A1AC444" w:rsidR="00F36416" w:rsidRPr="00CD255B" w:rsidRDefault="00F36416" w:rsidP="00F36416">
      <w:pPr>
        <w:widowControl w:val="0"/>
        <w:autoSpaceDE w:val="0"/>
        <w:autoSpaceDN w:val="0"/>
        <w:adjustRightInd w:val="0"/>
        <w:rPr>
          <w:rFonts w:asciiTheme="majorHAnsi" w:hAnsiTheme="majorHAnsi" w:cs="Times"/>
          <w:b/>
          <w:color w:val="auto"/>
          <w:sz w:val="18"/>
          <w:szCs w:val="20"/>
        </w:rPr>
      </w:pPr>
      <w:r>
        <w:rPr>
          <w:rFonts w:asciiTheme="majorHAnsi" w:hAnsiTheme="majorHAnsi"/>
          <w:b/>
          <w:sz w:val="18"/>
          <w:szCs w:val="20"/>
        </w:rPr>
        <w:t>Table</w:t>
      </w:r>
      <w:r w:rsidRPr="00CD255B">
        <w:rPr>
          <w:rFonts w:asciiTheme="majorHAnsi" w:hAnsiTheme="majorHAnsi"/>
          <w:b/>
          <w:sz w:val="18"/>
          <w:szCs w:val="20"/>
        </w:rPr>
        <w:t xml:space="preserve"> </w:t>
      </w:r>
      <w:r>
        <w:rPr>
          <w:rFonts w:asciiTheme="majorHAnsi" w:hAnsiTheme="majorHAnsi"/>
          <w:b/>
          <w:sz w:val="18"/>
          <w:szCs w:val="20"/>
        </w:rPr>
        <w:t>S</w:t>
      </w:r>
      <w:r w:rsidRPr="00CD255B">
        <w:rPr>
          <w:rFonts w:asciiTheme="majorHAnsi" w:hAnsiTheme="majorHAnsi"/>
          <w:b/>
          <w:sz w:val="18"/>
          <w:szCs w:val="20"/>
        </w:rPr>
        <w:t>2</w:t>
      </w:r>
      <w:r w:rsidR="00831DC3">
        <w:rPr>
          <w:rFonts w:asciiTheme="majorHAnsi" w:hAnsiTheme="majorHAnsi"/>
          <w:b/>
          <w:sz w:val="18"/>
          <w:szCs w:val="20"/>
        </w:rPr>
        <w:t>.</w:t>
      </w:r>
      <w:r w:rsidRPr="00CD255B">
        <w:rPr>
          <w:rFonts w:asciiTheme="majorHAnsi" w:hAnsiTheme="majorHAnsi"/>
          <w:b/>
          <w:sz w:val="18"/>
          <w:szCs w:val="20"/>
        </w:rPr>
        <w:t xml:space="preserve"> Deviances of models E0, E1 and W when </w:t>
      </w:r>
      <w:r w:rsidRPr="00CD255B">
        <w:rPr>
          <w:rFonts w:asciiTheme="majorHAnsi" w:hAnsiTheme="majorHAnsi"/>
          <w:b/>
          <w:color w:val="000000" w:themeColor="text1"/>
          <w:sz w:val="18"/>
          <w:szCs w:val="20"/>
        </w:rPr>
        <w:t xml:space="preserve">employing all available </w:t>
      </w:r>
      <w:r>
        <w:rPr>
          <w:rFonts w:asciiTheme="majorHAnsi" w:hAnsiTheme="majorHAnsi"/>
          <w:b/>
          <w:color w:val="000000" w:themeColor="text1"/>
          <w:sz w:val="18"/>
          <w:szCs w:val="20"/>
        </w:rPr>
        <w:t>CARE</w:t>
      </w:r>
      <w:r w:rsidRPr="00CD255B">
        <w:rPr>
          <w:rFonts w:asciiTheme="majorHAnsi" w:hAnsiTheme="majorHAnsi"/>
          <w:b/>
          <w:color w:val="000000" w:themeColor="text1"/>
          <w:sz w:val="18"/>
          <w:szCs w:val="20"/>
        </w:rPr>
        <w:t>.</w:t>
      </w:r>
      <w:r>
        <w:rPr>
          <w:rFonts w:asciiTheme="majorHAnsi" w:hAnsiTheme="majorHAnsi"/>
          <w:b/>
          <w:color w:val="000000" w:themeColor="text1"/>
          <w:sz w:val="18"/>
          <w:szCs w:val="20"/>
        </w:rPr>
        <w:br/>
      </w:r>
    </w:p>
    <w:tbl>
      <w:tblPr>
        <w:tblStyle w:val="LightShading"/>
        <w:tblW w:w="5038" w:type="dxa"/>
        <w:tblLayout w:type="fixed"/>
        <w:tblLook w:val="04A0" w:firstRow="1" w:lastRow="0" w:firstColumn="1" w:lastColumn="0" w:noHBand="0" w:noVBand="1"/>
      </w:tblPr>
      <w:tblGrid>
        <w:gridCol w:w="1752"/>
        <w:gridCol w:w="1101"/>
        <w:gridCol w:w="1101"/>
        <w:gridCol w:w="1084"/>
      </w:tblGrid>
      <w:tr w:rsidR="00F36416" w:rsidRPr="00CD255B" w14:paraId="2B04FEA6" w14:textId="77777777" w:rsidTr="00BD14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2" w:type="dxa"/>
          </w:tcPr>
          <w:p w14:paraId="3C8D43A3" w14:textId="77777777" w:rsidR="00F36416" w:rsidRPr="00CD255B" w:rsidRDefault="00F36416" w:rsidP="00BD140A">
            <w:pPr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District</w:t>
            </w:r>
          </w:p>
        </w:tc>
        <w:tc>
          <w:tcPr>
            <w:tcW w:w="1101" w:type="dxa"/>
          </w:tcPr>
          <w:p w14:paraId="1268A2C7" w14:textId="77777777" w:rsidR="00F36416" w:rsidRPr="00CD255B" w:rsidRDefault="00F36416" w:rsidP="00BD14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Model E0</w:t>
            </w:r>
          </w:p>
        </w:tc>
        <w:tc>
          <w:tcPr>
            <w:tcW w:w="1101" w:type="dxa"/>
          </w:tcPr>
          <w:p w14:paraId="5339689C" w14:textId="77777777" w:rsidR="00F36416" w:rsidRPr="00CD255B" w:rsidRDefault="00F36416" w:rsidP="00BD14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Model E1</w:t>
            </w:r>
          </w:p>
        </w:tc>
        <w:tc>
          <w:tcPr>
            <w:tcW w:w="1084" w:type="dxa"/>
          </w:tcPr>
          <w:p w14:paraId="5C6F0AFA" w14:textId="77777777" w:rsidR="00F36416" w:rsidRPr="00CD255B" w:rsidRDefault="00F36416" w:rsidP="00BD14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Model W</w:t>
            </w:r>
          </w:p>
        </w:tc>
      </w:tr>
      <w:tr w:rsidR="00F36416" w:rsidRPr="00CD255B" w14:paraId="5932F262" w14:textId="77777777" w:rsidTr="00BD1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2" w:type="dxa"/>
          </w:tcPr>
          <w:p w14:paraId="79A9FA5F" w14:textId="77777777" w:rsidR="00F36416" w:rsidRPr="00CD255B" w:rsidRDefault="00F36416" w:rsidP="00BD140A">
            <w:pPr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Saharsa</w:t>
            </w:r>
          </w:p>
        </w:tc>
        <w:tc>
          <w:tcPr>
            <w:tcW w:w="1101" w:type="dxa"/>
          </w:tcPr>
          <w:p w14:paraId="08F70713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60.2</w:t>
            </w:r>
          </w:p>
        </w:tc>
        <w:tc>
          <w:tcPr>
            <w:tcW w:w="1101" w:type="dxa"/>
          </w:tcPr>
          <w:p w14:paraId="07D7216C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87.6</w:t>
            </w:r>
          </w:p>
        </w:tc>
        <w:tc>
          <w:tcPr>
            <w:tcW w:w="1084" w:type="dxa"/>
          </w:tcPr>
          <w:p w14:paraId="6329E494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34.5</w:t>
            </w:r>
          </w:p>
        </w:tc>
      </w:tr>
      <w:tr w:rsidR="00F36416" w:rsidRPr="00CD255B" w14:paraId="62808B22" w14:textId="77777777" w:rsidTr="00BD140A">
        <w:trPr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2" w:type="dxa"/>
          </w:tcPr>
          <w:p w14:paraId="128973AB" w14:textId="77777777" w:rsidR="00F36416" w:rsidRPr="00CD255B" w:rsidRDefault="00F36416" w:rsidP="00BD140A">
            <w:pPr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East Champaran</w:t>
            </w:r>
          </w:p>
        </w:tc>
        <w:tc>
          <w:tcPr>
            <w:tcW w:w="1101" w:type="dxa"/>
          </w:tcPr>
          <w:p w14:paraId="3E272756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88.8</w:t>
            </w:r>
          </w:p>
        </w:tc>
        <w:tc>
          <w:tcPr>
            <w:tcW w:w="1101" w:type="dxa"/>
          </w:tcPr>
          <w:p w14:paraId="7F1CDB44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88.0</w:t>
            </w:r>
          </w:p>
        </w:tc>
        <w:tc>
          <w:tcPr>
            <w:tcW w:w="1084" w:type="dxa"/>
          </w:tcPr>
          <w:p w14:paraId="1114B56B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107.1</w:t>
            </w:r>
          </w:p>
        </w:tc>
      </w:tr>
      <w:tr w:rsidR="00F36416" w:rsidRPr="00CD255B" w14:paraId="2DA1DD14" w14:textId="77777777" w:rsidTr="00BD1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2" w:type="dxa"/>
          </w:tcPr>
          <w:p w14:paraId="78667934" w14:textId="77777777" w:rsidR="00F36416" w:rsidRPr="00CD255B" w:rsidRDefault="00F36416" w:rsidP="00BD140A">
            <w:pPr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Samastipur</w:t>
            </w:r>
          </w:p>
        </w:tc>
        <w:tc>
          <w:tcPr>
            <w:tcW w:w="1101" w:type="dxa"/>
          </w:tcPr>
          <w:p w14:paraId="0E44C8A3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163.5</w:t>
            </w:r>
          </w:p>
        </w:tc>
        <w:tc>
          <w:tcPr>
            <w:tcW w:w="1101" w:type="dxa"/>
          </w:tcPr>
          <w:p w14:paraId="7FD1DBB8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160.2</w:t>
            </w:r>
          </w:p>
        </w:tc>
        <w:tc>
          <w:tcPr>
            <w:tcW w:w="1084" w:type="dxa"/>
          </w:tcPr>
          <w:p w14:paraId="30E71F20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48.1</w:t>
            </w:r>
          </w:p>
        </w:tc>
      </w:tr>
      <w:tr w:rsidR="00F36416" w:rsidRPr="00CD255B" w14:paraId="3E21D578" w14:textId="77777777" w:rsidTr="00BD140A">
        <w:trPr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2" w:type="dxa"/>
          </w:tcPr>
          <w:p w14:paraId="35AB0290" w14:textId="77777777" w:rsidR="00F36416" w:rsidRPr="00CD255B" w:rsidRDefault="00F36416" w:rsidP="00BD140A">
            <w:pPr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Gopalganj</w:t>
            </w:r>
          </w:p>
        </w:tc>
        <w:tc>
          <w:tcPr>
            <w:tcW w:w="1101" w:type="dxa"/>
          </w:tcPr>
          <w:p w14:paraId="7C8E0DEC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183.2</w:t>
            </w:r>
          </w:p>
        </w:tc>
        <w:tc>
          <w:tcPr>
            <w:tcW w:w="1101" w:type="dxa"/>
          </w:tcPr>
          <w:p w14:paraId="70B91F1A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163.8</w:t>
            </w:r>
          </w:p>
        </w:tc>
        <w:tc>
          <w:tcPr>
            <w:tcW w:w="1084" w:type="dxa"/>
          </w:tcPr>
          <w:p w14:paraId="08EB18C4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32.3</w:t>
            </w:r>
          </w:p>
        </w:tc>
      </w:tr>
      <w:tr w:rsidR="00F36416" w:rsidRPr="00CD255B" w14:paraId="5D46029E" w14:textId="77777777" w:rsidTr="00BD1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2" w:type="dxa"/>
          </w:tcPr>
          <w:p w14:paraId="33073443" w14:textId="791AC615" w:rsidR="00F36416" w:rsidRPr="00CD255B" w:rsidRDefault="00F36416" w:rsidP="00BD140A">
            <w:pPr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Begusarai</w:t>
            </w:r>
          </w:p>
        </w:tc>
        <w:tc>
          <w:tcPr>
            <w:tcW w:w="1101" w:type="dxa"/>
          </w:tcPr>
          <w:p w14:paraId="366CB5BF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180.3</w:t>
            </w:r>
          </w:p>
        </w:tc>
        <w:tc>
          <w:tcPr>
            <w:tcW w:w="1101" w:type="dxa"/>
          </w:tcPr>
          <w:p w14:paraId="03853E33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216.8</w:t>
            </w:r>
          </w:p>
        </w:tc>
        <w:tc>
          <w:tcPr>
            <w:tcW w:w="1084" w:type="dxa"/>
          </w:tcPr>
          <w:p w14:paraId="29AFEDE4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16.7</w:t>
            </w:r>
          </w:p>
        </w:tc>
      </w:tr>
      <w:tr w:rsidR="00F36416" w:rsidRPr="00CD255B" w14:paraId="3214A717" w14:textId="77777777" w:rsidTr="00BD140A">
        <w:trPr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2" w:type="dxa"/>
          </w:tcPr>
          <w:p w14:paraId="61DF497A" w14:textId="77777777" w:rsidR="00F36416" w:rsidRPr="00CD255B" w:rsidRDefault="00F36416" w:rsidP="00BD140A">
            <w:pPr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Khagaria</w:t>
            </w:r>
          </w:p>
        </w:tc>
        <w:tc>
          <w:tcPr>
            <w:tcW w:w="1101" w:type="dxa"/>
          </w:tcPr>
          <w:p w14:paraId="4E12C49B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66.7</w:t>
            </w:r>
          </w:p>
        </w:tc>
        <w:tc>
          <w:tcPr>
            <w:tcW w:w="1101" w:type="dxa"/>
          </w:tcPr>
          <w:p w14:paraId="410D4EBE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75.7</w:t>
            </w:r>
          </w:p>
        </w:tc>
        <w:tc>
          <w:tcPr>
            <w:tcW w:w="1084" w:type="dxa"/>
          </w:tcPr>
          <w:p w14:paraId="3692A019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50.5</w:t>
            </w:r>
          </w:p>
        </w:tc>
      </w:tr>
      <w:tr w:rsidR="00F36416" w:rsidRPr="00CD255B" w14:paraId="3FAE5AC2" w14:textId="77777777" w:rsidTr="00BD1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2" w:type="dxa"/>
          </w:tcPr>
          <w:p w14:paraId="5D5AE62F" w14:textId="77777777" w:rsidR="00F36416" w:rsidRPr="00CD255B" w:rsidRDefault="00F36416" w:rsidP="00BD140A">
            <w:pPr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Patna</w:t>
            </w:r>
          </w:p>
        </w:tc>
        <w:tc>
          <w:tcPr>
            <w:tcW w:w="1101" w:type="dxa"/>
          </w:tcPr>
          <w:p w14:paraId="033D8832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83.9</w:t>
            </w:r>
          </w:p>
        </w:tc>
        <w:tc>
          <w:tcPr>
            <w:tcW w:w="1101" w:type="dxa"/>
          </w:tcPr>
          <w:p w14:paraId="6A9EA7F3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95.5</w:t>
            </w:r>
          </w:p>
        </w:tc>
        <w:tc>
          <w:tcPr>
            <w:tcW w:w="1084" w:type="dxa"/>
          </w:tcPr>
          <w:p w14:paraId="639E018D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17.0</w:t>
            </w:r>
          </w:p>
        </w:tc>
      </w:tr>
      <w:tr w:rsidR="00F36416" w:rsidRPr="00CD255B" w14:paraId="73B0A472" w14:textId="77777777" w:rsidTr="00BD140A">
        <w:trPr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2" w:type="dxa"/>
          </w:tcPr>
          <w:p w14:paraId="1EDCAAD5" w14:textId="77777777" w:rsidR="00F36416" w:rsidRPr="00CD255B" w:rsidRDefault="00F36416" w:rsidP="00BD140A">
            <w:pPr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West Champaran</w:t>
            </w:r>
          </w:p>
        </w:tc>
        <w:tc>
          <w:tcPr>
            <w:tcW w:w="1101" w:type="dxa"/>
          </w:tcPr>
          <w:p w14:paraId="12926581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31.1</w:t>
            </w:r>
          </w:p>
        </w:tc>
        <w:tc>
          <w:tcPr>
            <w:tcW w:w="1101" w:type="dxa"/>
          </w:tcPr>
          <w:p w14:paraId="154CBB37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35.7</w:t>
            </w:r>
          </w:p>
        </w:tc>
        <w:tc>
          <w:tcPr>
            <w:tcW w:w="1084" w:type="dxa"/>
          </w:tcPr>
          <w:p w14:paraId="3BB6ED0B" w14:textId="77777777" w:rsidR="00F36416" w:rsidRPr="00CD255B" w:rsidRDefault="00F36416" w:rsidP="00BD1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19.7</w:t>
            </w:r>
          </w:p>
        </w:tc>
      </w:tr>
      <w:tr w:rsidR="00F36416" w:rsidRPr="00CD255B" w14:paraId="38C16DD3" w14:textId="77777777" w:rsidTr="00BD1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2" w:type="dxa"/>
          </w:tcPr>
          <w:p w14:paraId="5AA1A75E" w14:textId="77777777" w:rsidR="00F36416" w:rsidRPr="00CD255B" w:rsidRDefault="00F36416" w:rsidP="00BD140A">
            <w:pPr>
              <w:rPr>
                <w:rFonts w:asciiTheme="majorHAnsi" w:hAnsiTheme="majorHAnsi"/>
                <w:sz w:val="18"/>
                <w:szCs w:val="20"/>
              </w:rPr>
            </w:pPr>
            <w:r w:rsidRPr="00CD255B">
              <w:rPr>
                <w:rFonts w:asciiTheme="majorHAnsi" w:hAnsiTheme="majorHAnsi"/>
                <w:sz w:val="18"/>
                <w:szCs w:val="20"/>
              </w:rPr>
              <w:t>Total deviance</w:t>
            </w:r>
          </w:p>
        </w:tc>
        <w:tc>
          <w:tcPr>
            <w:tcW w:w="1101" w:type="dxa"/>
          </w:tcPr>
          <w:p w14:paraId="069EA807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857.7</w:t>
            </w:r>
          </w:p>
        </w:tc>
        <w:tc>
          <w:tcPr>
            <w:tcW w:w="1101" w:type="dxa"/>
          </w:tcPr>
          <w:p w14:paraId="0FA0D715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923.3</w:t>
            </w:r>
          </w:p>
        </w:tc>
        <w:tc>
          <w:tcPr>
            <w:tcW w:w="1084" w:type="dxa"/>
          </w:tcPr>
          <w:p w14:paraId="2867FF7F" w14:textId="77777777" w:rsidR="00F36416" w:rsidRPr="00CD255B" w:rsidRDefault="00F36416" w:rsidP="00BD1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sz w:val="18"/>
                <w:szCs w:val="20"/>
              </w:rPr>
            </w:pPr>
            <w:r w:rsidRPr="00CD255B">
              <w:rPr>
                <w:rFonts w:asciiTheme="majorHAnsi" w:eastAsia="Times New Roman" w:hAnsiTheme="majorHAnsi" w:cs="Times New Roman"/>
                <w:sz w:val="18"/>
                <w:szCs w:val="20"/>
              </w:rPr>
              <w:t>325.9</w:t>
            </w:r>
          </w:p>
        </w:tc>
      </w:tr>
    </w:tbl>
    <w:p w14:paraId="35165B98" w14:textId="337CE5FC" w:rsidR="00E34B8B" w:rsidRPr="00EA329A" w:rsidRDefault="00F54370" w:rsidP="00E34B8B">
      <w:pPr>
        <w:pStyle w:val="Normal1"/>
        <w:rPr>
          <w:rFonts w:asciiTheme="majorHAnsi" w:eastAsia="Calibri" w:hAnsiTheme="majorHAnsi" w:cs="Calibri"/>
          <w:i/>
        </w:rPr>
      </w:pPr>
      <w:r>
        <w:rPr>
          <w:rFonts w:asciiTheme="majorHAnsi" w:eastAsia="Calibri" w:hAnsiTheme="majorHAnsi" w:cs="Calibri"/>
          <w:i/>
        </w:rPr>
        <w:br/>
      </w:r>
      <w:r w:rsidR="00E34B8B" w:rsidRPr="00EA329A">
        <w:rPr>
          <w:rFonts w:asciiTheme="majorHAnsi" w:eastAsia="Calibri" w:hAnsiTheme="majorHAnsi" w:cs="Calibri"/>
          <w:i/>
        </w:rPr>
        <w:t>Sensitivity analyses</w:t>
      </w:r>
    </w:p>
    <w:p w14:paraId="35C4AC2A" w14:textId="5DAF545D" w:rsidR="00E34B8B" w:rsidRPr="00EA329A" w:rsidRDefault="00E34B8B" w:rsidP="00E34B8B">
      <w:pPr>
        <w:pStyle w:val="Normal1"/>
        <w:rPr>
          <w:rFonts w:asciiTheme="majorHAnsi" w:eastAsia="Calibri" w:hAnsiTheme="majorHAnsi" w:cs="Calibri"/>
        </w:rPr>
      </w:pPr>
      <w:r w:rsidRPr="00EA329A">
        <w:rPr>
          <w:rFonts w:asciiTheme="majorHAnsi" w:eastAsia="Calibri" w:hAnsiTheme="majorHAnsi" w:cs="Calibri"/>
        </w:rPr>
        <w:t>The deviances of the 18 sub-models in the sensitivity analyses of different average durations of immunity of one and five</w:t>
      </w:r>
      <w:r w:rsidR="00A948B2" w:rsidRPr="00EA329A">
        <w:rPr>
          <w:rFonts w:asciiTheme="majorHAnsi" w:eastAsia="Calibri" w:hAnsiTheme="majorHAnsi" w:cs="Calibri"/>
        </w:rPr>
        <w:t xml:space="preserve"> years are presented in </w:t>
      </w:r>
      <w:r w:rsidR="009F0E98">
        <w:rPr>
          <w:rFonts w:asciiTheme="majorHAnsi" w:eastAsia="Calibri" w:hAnsiTheme="majorHAnsi" w:cs="Calibri"/>
        </w:rPr>
        <w:t>T</w:t>
      </w:r>
      <w:r w:rsidR="00A948B2" w:rsidRPr="00EA329A">
        <w:rPr>
          <w:rFonts w:asciiTheme="majorHAnsi" w:eastAsia="Calibri" w:hAnsiTheme="majorHAnsi" w:cs="Calibri"/>
        </w:rPr>
        <w:t>ables S4 and S5</w:t>
      </w:r>
      <w:r w:rsidRPr="00EA329A">
        <w:rPr>
          <w:rFonts w:asciiTheme="majorHAnsi" w:eastAsia="Calibri" w:hAnsiTheme="majorHAnsi" w:cs="Calibri"/>
        </w:rPr>
        <w:t xml:space="preserve"> respectively. The deviances of the 18 sub-models in the sensitivity analyses of different start year of IRS, 2010 and</w:t>
      </w:r>
      <w:r w:rsidR="00A948B2" w:rsidRPr="00EA329A">
        <w:rPr>
          <w:rFonts w:asciiTheme="majorHAnsi" w:eastAsia="Calibri" w:hAnsiTheme="majorHAnsi" w:cs="Calibri"/>
        </w:rPr>
        <w:t xml:space="preserve"> 2012, are presented in tables S6 and S7</w:t>
      </w:r>
      <w:r w:rsidRPr="00EA329A">
        <w:rPr>
          <w:rFonts w:asciiTheme="majorHAnsi" w:eastAsia="Calibri" w:hAnsiTheme="majorHAnsi" w:cs="Calibri"/>
        </w:rPr>
        <w:t xml:space="preserve"> respectively. </w:t>
      </w:r>
    </w:p>
    <w:p w14:paraId="188CD9AC" w14:textId="77777777" w:rsidR="003C01C2" w:rsidRPr="00EA329A" w:rsidRDefault="003C01C2" w:rsidP="00212E4E">
      <w:pPr>
        <w:pStyle w:val="Normal1"/>
        <w:rPr>
          <w:rFonts w:asciiTheme="majorHAnsi" w:eastAsia="Calibri" w:hAnsiTheme="majorHAnsi" w:cs="Calibri"/>
          <w:u w:val="single"/>
        </w:rPr>
      </w:pPr>
    </w:p>
    <w:p w14:paraId="2E4C575A" w14:textId="49D4A62A" w:rsidR="005F71C9" w:rsidRPr="00EA329A" w:rsidRDefault="00810174" w:rsidP="00212E4E">
      <w:pPr>
        <w:pStyle w:val="Normal1"/>
        <w:rPr>
          <w:rFonts w:asciiTheme="majorHAnsi" w:eastAsia="Calibri" w:hAnsiTheme="majorHAnsi" w:cs="Calibri"/>
          <w:u w:val="single"/>
        </w:rPr>
      </w:pPr>
      <w:r w:rsidRPr="00EA329A">
        <w:rPr>
          <w:rFonts w:asciiTheme="majorHAnsi" w:eastAsia="Calibri" w:hAnsiTheme="majorHAnsi" w:cs="Calibri"/>
          <w:u w:val="single"/>
        </w:rPr>
        <w:t>Model W</w:t>
      </w:r>
      <w:r w:rsidR="00EA329A" w:rsidRPr="00EA329A">
        <w:rPr>
          <w:rFonts w:asciiTheme="majorHAnsi" w:eastAsia="Calibri" w:hAnsiTheme="majorHAnsi" w:cs="Calibri"/>
          <w:u w:val="single"/>
        </w:rPr>
        <w:br/>
      </w:r>
      <w:r w:rsidR="00500794" w:rsidRPr="00EA329A">
        <w:rPr>
          <w:rFonts w:asciiTheme="majorHAnsi" w:eastAsia="Calibri" w:hAnsiTheme="majorHAnsi" w:cs="Calibri"/>
          <w:i/>
        </w:rPr>
        <w:t>Estimation of sandfly-to-human ratio</w:t>
      </w:r>
      <w:r w:rsidR="00500794" w:rsidRPr="00EA329A">
        <w:rPr>
          <w:rFonts w:asciiTheme="majorHAnsi" w:eastAsia="Calibri" w:hAnsiTheme="majorHAnsi" w:cs="Calibri"/>
          <w:u w:val="single"/>
        </w:rPr>
        <w:t xml:space="preserve"> </w:t>
      </w:r>
    </w:p>
    <w:p w14:paraId="253C2F17" w14:textId="72EC1FE0" w:rsidR="005F71C9" w:rsidRDefault="00500794" w:rsidP="00212E4E">
      <w:pPr>
        <w:pStyle w:val="Normal1"/>
        <w:rPr>
          <w:rFonts w:asciiTheme="majorHAnsi" w:eastAsia="Calibri" w:hAnsiTheme="majorHAnsi" w:cs="Calibri"/>
        </w:rPr>
      </w:pPr>
      <w:r>
        <w:rPr>
          <w:rFonts w:asciiTheme="majorHAnsi" w:eastAsia="Calibri" w:hAnsiTheme="majorHAnsi" w:cs="Calibri"/>
        </w:rPr>
        <w:t xml:space="preserve">The sandfly-to-human ratio in the censored district was estimated from the fitted </w:t>
      </w:r>
      <w:r w:rsidR="00531E84">
        <w:rPr>
          <w:rFonts w:asciiTheme="majorHAnsi" w:eastAsia="Calibri" w:hAnsiTheme="majorHAnsi" w:cs="Calibri"/>
        </w:rPr>
        <w:t>SHR</w:t>
      </w:r>
      <w:r>
        <w:rPr>
          <w:rFonts w:asciiTheme="majorHAnsi" w:eastAsia="Calibri" w:hAnsiTheme="majorHAnsi" w:cs="Calibri"/>
        </w:rPr>
        <w:t xml:space="preserve">s in the other 7 districts by least squares </w:t>
      </w:r>
      <w:r w:rsidR="00531E84">
        <w:rPr>
          <w:rFonts w:asciiTheme="majorHAnsi" w:eastAsia="Calibri" w:hAnsiTheme="majorHAnsi" w:cs="Calibri"/>
        </w:rPr>
        <w:t xml:space="preserve">linear regression of the average uncensored district </w:t>
      </w:r>
      <w:r w:rsidR="006624C5">
        <w:rPr>
          <w:rFonts w:asciiTheme="majorHAnsi" w:eastAsia="Calibri" w:hAnsiTheme="majorHAnsi" w:cs="Calibri"/>
        </w:rPr>
        <w:t xml:space="preserve">identified case burdens </w:t>
      </w:r>
      <w:r w:rsidR="00531E84">
        <w:rPr>
          <w:rFonts w:asciiTheme="majorHAnsi" w:eastAsia="Calibri" w:hAnsiTheme="majorHAnsi" w:cs="Calibri"/>
        </w:rPr>
        <w:t xml:space="preserve">in 2012 </w:t>
      </w:r>
      <w:r w:rsidR="006624C5">
        <w:rPr>
          <w:rFonts w:asciiTheme="majorHAnsi" w:eastAsia="Calibri" w:hAnsiTheme="majorHAnsi" w:cs="Calibri"/>
        </w:rPr>
        <w:t xml:space="preserve">(see Table </w:t>
      </w:r>
      <w:r w:rsidR="00A948B2">
        <w:rPr>
          <w:rFonts w:asciiTheme="majorHAnsi" w:eastAsia="Calibri" w:hAnsiTheme="majorHAnsi" w:cs="Calibri"/>
        </w:rPr>
        <w:t>S</w:t>
      </w:r>
      <w:r w:rsidR="006624C5">
        <w:rPr>
          <w:rFonts w:asciiTheme="majorHAnsi" w:eastAsia="Calibri" w:hAnsiTheme="majorHAnsi" w:cs="Calibri"/>
        </w:rPr>
        <w:t xml:space="preserve">1 in Supplementary File 2) </w:t>
      </w:r>
      <w:r w:rsidR="00531E84">
        <w:rPr>
          <w:rFonts w:asciiTheme="majorHAnsi" w:eastAsia="Calibri" w:hAnsiTheme="majorHAnsi" w:cs="Calibri"/>
        </w:rPr>
        <w:t>a</w:t>
      </w:r>
      <w:r w:rsidR="00C10EC7">
        <w:rPr>
          <w:rFonts w:asciiTheme="majorHAnsi" w:eastAsia="Calibri" w:hAnsiTheme="majorHAnsi" w:cs="Calibri"/>
        </w:rPr>
        <w:t xml:space="preserve">gainst the fitted SHRs (Figure </w:t>
      </w:r>
      <w:r w:rsidR="00A948B2">
        <w:rPr>
          <w:rFonts w:asciiTheme="majorHAnsi" w:eastAsia="Calibri" w:hAnsiTheme="majorHAnsi" w:cs="Calibri"/>
        </w:rPr>
        <w:t>S1</w:t>
      </w:r>
      <w:r w:rsidR="00531E84">
        <w:rPr>
          <w:rFonts w:asciiTheme="majorHAnsi" w:eastAsia="Calibri" w:hAnsiTheme="majorHAnsi" w:cs="Calibri"/>
        </w:rPr>
        <w:t>).</w:t>
      </w:r>
      <w:r w:rsidR="00BF6160">
        <w:rPr>
          <w:rFonts w:asciiTheme="majorHAnsi" w:eastAsia="Calibri" w:hAnsiTheme="majorHAnsi" w:cs="Calibri"/>
        </w:rPr>
        <w:t xml:space="preserve"> </w:t>
      </w:r>
    </w:p>
    <w:p w14:paraId="2CECE983" w14:textId="77777777" w:rsidR="00B868FA" w:rsidRDefault="00B868FA" w:rsidP="00B868FA">
      <w:pPr>
        <w:spacing w:line="240" w:lineRule="auto"/>
        <w:rPr>
          <w:rFonts w:asciiTheme="majorHAnsi" w:hAnsiTheme="majorHAnsi"/>
          <w:sz w:val="20"/>
          <w:szCs w:val="20"/>
        </w:rPr>
      </w:pPr>
    </w:p>
    <w:p w14:paraId="17C7151E" w14:textId="77777777" w:rsidR="00B868FA" w:rsidRPr="00590FAA" w:rsidRDefault="00B868FA" w:rsidP="00B868FA">
      <w:pPr>
        <w:spacing w:line="240" w:lineRule="auto"/>
        <w:rPr>
          <w:rFonts w:asciiTheme="majorHAnsi" w:hAnsiTheme="majorHAnsi"/>
          <w:sz w:val="20"/>
          <w:szCs w:val="20"/>
        </w:rPr>
      </w:pPr>
      <w:r w:rsidRPr="009B7AE6">
        <w:rPr>
          <w:rFonts w:asciiTheme="minorHAnsi" w:eastAsia="Calibri" w:hAnsiTheme="minorHAnsi" w:cs="Calibri"/>
          <w:noProof/>
          <w:sz w:val="18"/>
          <w:szCs w:val="18"/>
        </w:rPr>
        <w:drawing>
          <wp:inline distT="0" distB="0" distL="0" distR="0" wp14:anchorId="50A7C3C0" wp14:editId="4F0D7F21">
            <wp:extent cx="3659429" cy="274457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strctIncdncesVsAvrgeVHRsGgrphclCrossVldtnNoPKDLCensDstrct=2.eps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9955" cy="2744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1E129" w14:textId="77777777" w:rsidR="00B868FA" w:rsidRDefault="00B868FA" w:rsidP="00B868FA">
      <w:pPr>
        <w:pStyle w:val="Normal1"/>
        <w:rPr>
          <w:rFonts w:asciiTheme="minorHAnsi" w:hAnsiTheme="minorHAnsi"/>
          <w:color w:val="auto"/>
          <w:sz w:val="18"/>
          <w:szCs w:val="18"/>
        </w:rPr>
      </w:pPr>
      <w:r w:rsidRPr="00B65A2B">
        <w:rPr>
          <w:rFonts w:asciiTheme="majorHAnsi" w:hAnsiTheme="majorHAnsi"/>
          <w:b/>
          <w:color w:val="auto"/>
          <w:sz w:val="18"/>
          <w:szCs w:val="18"/>
        </w:rPr>
        <w:t xml:space="preserve">Figure S1. Example of estimation of average sandfly-to-human ratio (SHR) for censored district using fitted SHRs and average identified VL case burdens in 2012 for 7 uncensored districts. </w:t>
      </w:r>
      <w:r w:rsidRPr="00B65A2B">
        <w:rPr>
          <w:rFonts w:asciiTheme="majorHAnsi" w:hAnsiTheme="majorHAnsi"/>
          <w:color w:val="auto"/>
          <w:sz w:val="18"/>
          <w:szCs w:val="18"/>
        </w:rPr>
        <w:t>Censored district is East Champaran.</w:t>
      </w:r>
    </w:p>
    <w:p w14:paraId="119E8066" w14:textId="77777777" w:rsidR="00D755EA" w:rsidRDefault="00D755EA" w:rsidP="00212E4E">
      <w:pPr>
        <w:pStyle w:val="Normal1"/>
        <w:rPr>
          <w:rFonts w:asciiTheme="majorHAnsi" w:eastAsia="Calibri" w:hAnsiTheme="majorHAnsi" w:cs="Calibri"/>
          <w:b/>
        </w:rPr>
      </w:pPr>
    </w:p>
    <w:p w14:paraId="75E8B705" w14:textId="4FF198A8" w:rsidR="00B868FA" w:rsidRDefault="00B868FA" w:rsidP="001D349C">
      <w:pPr>
        <w:pStyle w:val="Normal1"/>
        <w:tabs>
          <w:tab w:val="left" w:pos="4111"/>
        </w:tabs>
        <w:rPr>
          <w:rFonts w:ascii="Calibri" w:eastAsia="Calibri" w:hAnsi="Calibri" w:cs="Calibri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5E6F1657" wp14:editId="5585FA5A">
            <wp:simplePos x="0" y="0"/>
            <wp:positionH relativeFrom="column">
              <wp:posOffset>-342900</wp:posOffset>
            </wp:positionH>
            <wp:positionV relativeFrom="paragraph">
              <wp:posOffset>1835785</wp:posOffset>
            </wp:positionV>
            <wp:extent cx="5399405" cy="3044825"/>
            <wp:effectExtent l="0" t="0" r="10795" b="3175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SF3_2.pd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008"/>
                    <a:stretch/>
                  </pic:blipFill>
                  <pic:spPr bwMode="auto">
                    <a:xfrm>
                      <a:off x="0" y="0"/>
                      <a:ext cx="5399405" cy="30448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00794">
        <w:rPr>
          <w:rFonts w:asciiTheme="majorHAnsi" w:eastAsia="Calibri" w:hAnsiTheme="majorHAnsi" w:cs="Calibri"/>
          <w:b/>
        </w:rPr>
        <w:t>Results</w:t>
      </w:r>
      <w:r w:rsidR="000E5B45">
        <w:rPr>
          <w:rFonts w:asciiTheme="majorHAnsi" w:eastAsia="Calibri" w:hAnsiTheme="majorHAnsi" w:cs="Calibri"/>
          <w:b/>
        </w:rPr>
        <w:br/>
      </w:r>
      <w:r w:rsidR="000E5B45" w:rsidRPr="001A6892">
        <w:rPr>
          <w:rFonts w:asciiTheme="majorHAnsi" w:eastAsia="Calibri" w:hAnsiTheme="majorHAnsi" w:cs="Calibri"/>
        </w:rPr>
        <w:t xml:space="preserve">Figure </w:t>
      </w:r>
      <w:r w:rsidR="00413BFA" w:rsidRPr="001A6892">
        <w:rPr>
          <w:rFonts w:asciiTheme="majorHAnsi" w:eastAsia="Calibri" w:hAnsiTheme="majorHAnsi" w:cs="Calibri"/>
        </w:rPr>
        <w:t>2</w:t>
      </w:r>
      <w:r w:rsidR="000E5B45" w:rsidRPr="001A6892">
        <w:rPr>
          <w:rFonts w:asciiTheme="majorHAnsi" w:eastAsia="Calibri" w:hAnsiTheme="majorHAnsi" w:cs="Calibri"/>
        </w:rPr>
        <w:t xml:space="preserve"> in the</w:t>
      </w:r>
      <w:r w:rsidR="000E5B45" w:rsidRPr="000E5B45">
        <w:rPr>
          <w:rFonts w:asciiTheme="majorHAnsi" w:eastAsia="Calibri" w:hAnsiTheme="majorHAnsi" w:cs="Calibri"/>
        </w:rPr>
        <w:t xml:space="preserve"> main text presents the </w:t>
      </w:r>
      <w:r w:rsidR="000E5B45" w:rsidRPr="000E5B45">
        <w:rPr>
          <w:rFonts w:ascii="Calibri" w:eastAsia="Calibri" w:hAnsi="Calibri" w:cs="Calibri"/>
        </w:rPr>
        <w:t>estimated monthly numbers of cases in each censored district for the 3 models against the actual numbers from the data.</w:t>
      </w:r>
      <w:r w:rsidR="00301803">
        <w:rPr>
          <w:rFonts w:asciiTheme="majorHAnsi" w:eastAsia="Calibri" w:hAnsiTheme="majorHAnsi" w:cs="Calibri"/>
          <w:b/>
        </w:rPr>
        <w:t xml:space="preserve"> </w:t>
      </w:r>
      <w:r w:rsidR="00A948B2">
        <w:rPr>
          <w:rFonts w:ascii="Calibri" w:eastAsia="Calibri" w:hAnsi="Calibri" w:cs="Calibri"/>
        </w:rPr>
        <w:t>Figure S2</w:t>
      </w:r>
      <w:r w:rsidR="00504886">
        <w:rPr>
          <w:rFonts w:ascii="Calibri" w:eastAsia="Calibri" w:hAnsi="Calibri" w:cs="Calibri"/>
        </w:rPr>
        <w:t xml:space="preserve"> </w:t>
      </w:r>
      <w:r w:rsidR="00301803">
        <w:rPr>
          <w:rFonts w:ascii="Calibri" w:eastAsia="Calibri" w:hAnsi="Calibri" w:cs="Calibri"/>
        </w:rPr>
        <w:t xml:space="preserve">in this document </w:t>
      </w:r>
      <w:r w:rsidR="00504886">
        <w:rPr>
          <w:rFonts w:ascii="Calibri" w:eastAsia="Calibri" w:hAnsi="Calibri" w:cs="Calibri"/>
        </w:rPr>
        <w:t xml:space="preserve">shows the estimated monthly numbers of cases </w:t>
      </w:r>
      <w:r w:rsidR="006D0D43">
        <w:rPr>
          <w:rFonts w:ascii="Calibri" w:eastAsia="Calibri" w:hAnsi="Calibri" w:cs="Calibri"/>
        </w:rPr>
        <w:t>for all</w:t>
      </w:r>
      <w:r w:rsidR="00504886">
        <w:rPr>
          <w:rFonts w:ascii="Calibri" w:eastAsia="Calibri" w:hAnsi="Calibri" w:cs="Calibri"/>
        </w:rPr>
        <w:t xml:space="preserve"> district</w:t>
      </w:r>
      <w:r w:rsidR="006D0D43">
        <w:rPr>
          <w:rFonts w:ascii="Calibri" w:eastAsia="Calibri" w:hAnsi="Calibri" w:cs="Calibri"/>
        </w:rPr>
        <w:t xml:space="preserve">s </w:t>
      </w:r>
      <w:r w:rsidR="00BD140A">
        <w:rPr>
          <w:rFonts w:ascii="Calibri" w:eastAsia="Calibri" w:hAnsi="Calibri" w:cs="Calibri"/>
        </w:rPr>
        <w:t xml:space="preserve">employing all of the CARE data. </w:t>
      </w:r>
      <w:r w:rsidR="00413BFA">
        <w:rPr>
          <w:rFonts w:ascii="Calibri" w:eastAsia="Calibri" w:hAnsi="Calibri" w:cs="Calibri"/>
        </w:rPr>
        <w:t xml:space="preserve">For </w:t>
      </w:r>
      <w:r w:rsidR="000A10F2">
        <w:rPr>
          <w:rFonts w:ascii="Calibri" w:eastAsia="Calibri" w:hAnsi="Calibri" w:cs="Calibri"/>
        </w:rPr>
        <w:t xml:space="preserve">all </w:t>
      </w:r>
      <w:r w:rsidR="00413BFA">
        <w:rPr>
          <w:rFonts w:ascii="Calibri" w:eastAsia="Calibri" w:hAnsi="Calibri" w:cs="Calibri"/>
        </w:rPr>
        <w:t>model</w:t>
      </w:r>
      <w:r w:rsidR="000A10F2">
        <w:rPr>
          <w:rFonts w:ascii="Calibri" w:eastAsia="Calibri" w:hAnsi="Calibri" w:cs="Calibri"/>
        </w:rPr>
        <w:t>s</w:t>
      </w:r>
      <w:r w:rsidR="00413BFA">
        <w:rPr>
          <w:rFonts w:ascii="Calibri" w:eastAsia="Calibri" w:hAnsi="Calibri" w:cs="Calibri"/>
        </w:rPr>
        <w:t xml:space="preserve">, </w:t>
      </w:r>
      <w:r w:rsidR="00413BFA">
        <w:rPr>
          <w:rFonts w:asciiTheme="majorHAnsi" w:eastAsia="Calibri" w:hAnsiTheme="majorHAnsi" w:cs="Calibri"/>
        </w:rPr>
        <w:t>t</w:t>
      </w:r>
      <w:r w:rsidR="00413BFA" w:rsidRPr="005D5757">
        <w:rPr>
          <w:rFonts w:asciiTheme="majorHAnsi" w:eastAsia="Calibri" w:hAnsiTheme="majorHAnsi" w:cs="Calibri"/>
        </w:rPr>
        <w:t>he estimated numbers match the data relatively well across all the districts, although the model</w:t>
      </w:r>
      <w:r>
        <w:rPr>
          <w:rFonts w:asciiTheme="majorHAnsi" w:eastAsia="Calibri" w:hAnsiTheme="majorHAnsi" w:cs="Calibri"/>
        </w:rPr>
        <w:t>s</w:t>
      </w:r>
      <w:r>
        <w:rPr>
          <w:rFonts w:ascii="Calibri" w:eastAsia="Calibri" w:hAnsi="Calibri" w:cs="Calibri"/>
        </w:rPr>
        <w:t xml:space="preserve"> do</w:t>
      </w:r>
      <w:r w:rsidR="00413BFA">
        <w:rPr>
          <w:rFonts w:ascii="Calibri" w:eastAsia="Calibri" w:hAnsi="Calibri" w:cs="Calibri"/>
        </w:rPr>
        <w:t xml:space="preserve"> not capture the extremities of the seasonal variation, in particular in the 4 districts with the high</w:t>
      </w:r>
      <w:r w:rsidR="00301803">
        <w:rPr>
          <w:rFonts w:ascii="Calibri" w:eastAsia="Calibri" w:hAnsi="Calibri" w:cs="Calibri"/>
        </w:rPr>
        <w:t>est number of cases (Saharsa, East</w:t>
      </w:r>
      <w:r w:rsidR="00413BFA">
        <w:rPr>
          <w:rFonts w:ascii="Calibri" w:eastAsia="Calibri" w:hAnsi="Calibri" w:cs="Calibri"/>
        </w:rPr>
        <w:t xml:space="preserve"> Champaran, Samastipur and Gopalganj).</w:t>
      </w:r>
      <w:r w:rsidR="00BD140A">
        <w:rPr>
          <w:rFonts w:ascii="Calibri" w:eastAsia="Calibri" w:hAnsi="Calibri" w:cs="Calibri"/>
        </w:rPr>
        <w:br/>
      </w:r>
    </w:p>
    <w:p w14:paraId="3521D40B" w14:textId="1C5D4990" w:rsidR="00BD140A" w:rsidRDefault="00B868FA" w:rsidP="00BD140A">
      <w:pPr>
        <w:pStyle w:val="Normal1"/>
        <w:rPr>
          <w:rFonts w:asciiTheme="majorHAnsi" w:hAnsiTheme="majorHAnsi"/>
          <w:b/>
          <w:color w:val="auto"/>
        </w:rPr>
      </w:pPr>
      <w:r w:rsidRPr="00831DC3">
        <w:rPr>
          <w:rFonts w:asciiTheme="majorHAnsi" w:hAnsiTheme="majorHAnsi"/>
          <w:b/>
          <w:color w:val="auto"/>
          <w:sz w:val="18"/>
        </w:rPr>
        <w:t>Figure S2. Est</w:t>
      </w:r>
      <w:r w:rsidR="00E765A9" w:rsidRPr="00831DC3">
        <w:rPr>
          <w:rFonts w:asciiTheme="majorHAnsi" w:hAnsiTheme="majorHAnsi"/>
          <w:b/>
          <w:color w:val="auto"/>
          <w:sz w:val="18"/>
        </w:rPr>
        <w:t>i</w:t>
      </w:r>
      <w:r w:rsidRPr="00831DC3">
        <w:rPr>
          <w:rFonts w:asciiTheme="majorHAnsi" w:hAnsiTheme="majorHAnsi"/>
          <w:b/>
          <w:color w:val="auto"/>
          <w:sz w:val="18"/>
        </w:rPr>
        <w:t xml:space="preserve">mated monthly numbers of cases from the models when fitted to all districts without censoring. </w:t>
      </w:r>
      <w:r w:rsidRPr="00831DC3">
        <w:rPr>
          <w:rFonts w:asciiTheme="majorHAnsi" w:hAnsiTheme="majorHAnsi"/>
          <w:color w:val="auto"/>
          <w:sz w:val="18"/>
        </w:rPr>
        <w:t>Black dots show monthly numbers of cases from the CARE data.</w:t>
      </w:r>
      <w:r w:rsidR="00BD140A">
        <w:rPr>
          <w:rFonts w:asciiTheme="majorHAnsi" w:hAnsiTheme="majorHAnsi"/>
          <w:b/>
          <w:color w:val="auto"/>
        </w:rPr>
        <w:br w:type="page"/>
      </w:r>
    </w:p>
    <w:p w14:paraId="692369FF" w14:textId="14F5CF63" w:rsidR="00EA329A" w:rsidRPr="00B868FA" w:rsidRDefault="00D11339" w:rsidP="00B868FA">
      <w:pPr>
        <w:pStyle w:val="Normal1"/>
        <w:rPr>
          <w:rFonts w:ascii="Calibri" w:eastAsia="Calibri" w:hAnsi="Calibri" w:cs="Calibri"/>
        </w:rPr>
      </w:pPr>
      <w:r>
        <w:rPr>
          <w:rFonts w:ascii="Calibri" w:eastAsia="Calibri" w:hAnsi="Calibri" w:cs="Calibri"/>
          <w:u w:val="single"/>
        </w:rPr>
        <w:t>Models E0 and E1</w:t>
      </w:r>
      <w:r w:rsidR="00EA329A" w:rsidRPr="00EA329A">
        <w:rPr>
          <w:rFonts w:ascii="Calibri" w:eastAsia="Calibri" w:hAnsi="Calibri" w:cs="Calibri"/>
          <w:u w:val="single"/>
        </w:rPr>
        <w:t xml:space="preserve"> sensitivity analysis</w:t>
      </w:r>
      <w:r w:rsidR="00EA329A">
        <w:rPr>
          <w:rFonts w:ascii="Calibri" w:eastAsia="Calibri" w:hAnsi="Calibri" w:cs="Calibri"/>
          <w:u w:val="single"/>
        </w:rPr>
        <w:br/>
      </w:r>
      <w:r w:rsidR="00EA329A" w:rsidRPr="00EA329A">
        <w:rPr>
          <w:rFonts w:ascii="Calibri" w:eastAsia="Calibri" w:hAnsi="Calibri" w:cs="Calibri"/>
          <w:i/>
        </w:rPr>
        <w:t>Duration</w:t>
      </w:r>
      <w:r w:rsidR="000A10F2">
        <w:rPr>
          <w:rFonts w:ascii="Calibri" w:eastAsia="Calibri" w:hAnsi="Calibri" w:cs="Calibri"/>
          <w:i/>
        </w:rPr>
        <w:t xml:space="preserve"> of</w:t>
      </w:r>
      <w:r w:rsidR="00EA329A" w:rsidRPr="00EA329A">
        <w:rPr>
          <w:rFonts w:ascii="Calibri" w:eastAsia="Calibri" w:hAnsi="Calibri" w:cs="Calibri"/>
          <w:i/>
        </w:rPr>
        <w:t xml:space="preserve"> immunity</w:t>
      </w:r>
    </w:p>
    <w:p w14:paraId="5129BF63" w14:textId="77777777" w:rsidR="00147095" w:rsidRDefault="00D11339" w:rsidP="00EA329A">
      <w:pPr>
        <w:pStyle w:val="Normal10"/>
        <w:rPr>
          <w:rFonts w:asciiTheme="majorHAnsi" w:eastAsia="Calibri" w:hAnsiTheme="majorHAnsi" w:cs="Calibri"/>
          <w:color w:val="auto"/>
        </w:rPr>
      </w:pPr>
      <w:r>
        <w:rPr>
          <w:rFonts w:asciiTheme="majorHAnsi" w:eastAsia="Calibri" w:hAnsiTheme="majorHAnsi" w:cs="Calibri"/>
          <w:color w:val="auto"/>
        </w:rPr>
        <w:t>When assuming a duration of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 immunity of one year, the models also </w:t>
      </w:r>
      <w:r w:rsidR="000A10F2">
        <w:rPr>
          <w:rFonts w:asciiTheme="majorHAnsi" w:eastAsia="Calibri" w:hAnsiTheme="majorHAnsi" w:cs="Calibri"/>
          <w:color w:val="auto"/>
        </w:rPr>
        <w:t>fitted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 the data</w:t>
      </w:r>
      <w:r w:rsidR="000A10F2">
        <w:rPr>
          <w:rFonts w:asciiTheme="majorHAnsi" w:eastAsia="Calibri" w:hAnsiTheme="majorHAnsi" w:cs="Calibri"/>
          <w:color w:val="auto"/>
        </w:rPr>
        <w:t xml:space="preserve"> closely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, </w:t>
      </w:r>
      <w:r w:rsidR="000A10F2">
        <w:rPr>
          <w:rFonts w:asciiTheme="majorHAnsi" w:eastAsia="Calibri" w:hAnsiTheme="majorHAnsi" w:cs="Calibri"/>
          <w:color w:val="auto"/>
        </w:rPr>
        <w:t>but</w:t>
      </w:r>
      <w:r w:rsidR="000A10F2" w:rsidRPr="00F54370">
        <w:rPr>
          <w:rFonts w:asciiTheme="majorHAnsi" w:eastAsia="Calibri" w:hAnsiTheme="majorHAnsi" w:cs="Calibri"/>
          <w:color w:val="auto"/>
        </w:rPr>
        <w:t xml:space="preserve"> 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with a slightly higher overall deviance compared to the default duration of two years. When fitting the models with a duration of immunity of five years, extreme sandfly-to-human ratios were required to compensate for the corresponding relatively small population of susceptible individuals, and for the same reason </w:t>
      </w:r>
      <w:r w:rsidR="00EA329A" w:rsidRPr="00F54370">
        <w:rPr>
          <w:rFonts w:asciiTheme="majorHAnsi" w:hAnsiTheme="majorHAnsi"/>
          <w:color w:val="auto"/>
        </w:rPr>
        <w:t>a relatively long duration of the early asymptomatic stage (&gt; 292 days)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 was required (Table S5)</w:t>
      </w:r>
      <w:r>
        <w:rPr>
          <w:rFonts w:asciiTheme="majorHAnsi" w:eastAsia="Calibri" w:hAnsiTheme="majorHAnsi" w:cs="Calibri"/>
          <w:color w:val="auto"/>
        </w:rPr>
        <w:t xml:space="preserve"> and only possible in model E0 which has </w:t>
      </w:r>
      <w:r w:rsidR="007A25F0">
        <w:rPr>
          <w:rFonts w:asciiTheme="majorHAnsi" w:eastAsia="Calibri" w:hAnsiTheme="majorHAnsi" w:cs="Calibri"/>
          <w:color w:val="auto"/>
        </w:rPr>
        <w:t xml:space="preserve">a </w:t>
      </w:r>
      <w:r>
        <w:rPr>
          <w:rFonts w:asciiTheme="majorHAnsi" w:eastAsia="Calibri" w:hAnsiTheme="majorHAnsi" w:cs="Calibri"/>
          <w:color w:val="auto"/>
        </w:rPr>
        <w:t xml:space="preserve">faster </w:t>
      </w:r>
      <w:r w:rsidR="007A25F0">
        <w:rPr>
          <w:rFonts w:asciiTheme="majorHAnsi" w:eastAsia="Calibri" w:hAnsiTheme="majorHAnsi" w:cs="Calibri"/>
          <w:color w:val="auto"/>
        </w:rPr>
        <w:t>disease progression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. </w:t>
      </w:r>
      <w:r w:rsidR="00EA329A" w:rsidRPr="00F54370">
        <w:rPr>
          <w:rFonts w:asciiTheme="majorHAnsi" w:eastAsia="Calibri" w:hAnsiTheme="majorHAnsi" w:cs="Calibri"/>
          <w:color w:val="auto"/>
        </w:rPr>
        <w:br/>
      </w:r>
      <w:r w:rsidR="00EA329A" w:rsidRPr="00F54370">
        <w:rPr>
          <w:rFonts w:asciiTheme="majorHAnsi" w:eastAsia="Calibri" w:hAnsiTheme="majorHAnsi" w:cs="Calibri"/>
          <w:color w:val="auto"/>
        </w:rPr>
        <w:br/>
      </w:r>
      <w:r w:rsidR="00EA329A" w:rsidRPr="00F54370">
        <w:rPr>
          <w:rFonts w:asciiTheme="majorHAnsi" w:eastAsia="Calibri" w:hAnsiTheme="majorHAnsi" w:cs="Calibri"/>
          <w:i/>
          <w:color w:val="auto"/>
        </w:rPr>
        <w:t>Start year IRS</w:t>
      </w:r>
      <w:r w:rsidR="00EA329A" w:rsidRPr="00F54370">
        <w:rPr>
          <w:rFonts w:asciiTheme="majorHAnsi" w:eastAsia="Calibri" w:hAnsiTheme="majorHAnsi" w:cs="Calibri"/>
          <w:color w:val="auto"/>
        </w:rPr>
        <w:br/>
        <w:t xml:space="preserve">In the sensitivity analysis for the start year of IRS control, both models E0 and E1 were able to predict the CARE data of the censored districts </w:t>
      </w:r>
      <w:r w:rsidR="008C0AFB" w:rsidRPr="00F54370">
        <w:rPr>
          <w:rFonts w:asciiTheme="majorHAnsi" w:eastAsia="Calibri" w:hAnsiTheme="majorHAnsi" w:cs="Calibri"/>
          <w:color w:val="auto"/>
        </w:rPr>
        <w:t xml:space="preserve">with IRS starting in January 2010 </w:t>
      </w:r>
      <w:r w:rsidR="0018158D">
        <w:rPr>
          <w:rFonts w:asciiTheme="majorHAnsi" w:eastAsia="Calibri" w:hAnsiTheme="majorHAnsi" w:cs="Calibri"/>
          <w:color w:val="auto"/>
        </w:rPr>
        <w:t>resulting in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 similar deviances compared to the default start year of 2011</w:t>
      </w:r>
      <w:r w:rsidR="0018158D">
        <w:rPr>
          <w:rFonts w:asciiTheme="majorHAnsi" w:eastAsia="Calibri" w:hAnsiTheme="majorHAnsi" w:cs="Calibri"/>
          <w:color w:val="auto"/>
        </w:rPr>
        <w:t xml:space="preserve">. Much 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lower IRS efficacy was needed to arrive at the CARE data due to the longer period of application of IRS </w:t>
      </w:r>
      <w:r w:rsidR="0018158D">
        <w:rPr>
          <w:rFonts w:asciiTheme="majorHAnsi" w:eastAsia="Calibri" w:hAnsiTheme="majorHAnsi" w:cs="Calibri"/>
          <w:color w:val="auto"/>
        </w:rPr>
        <w:t xml:space="preserve">between the pre-control equilibrium (fitted to Thakur </w:t>
      </w:r>
      <w:r w:rsidR="0018158D" w:rsidRPr="0018158D">
        <w:rPr>
          <w:rFonts w:asciiTheme="majorHAnsi" w:eastAsia="Calibri" w:hAnsiTheme="majorHAnsi" w:cs="Calibri"/>
          <w:i/>
          <w:color w:val="auto"/>
        </w:rPr>
        <w:t>et al.</w:t>
      </w:r>
      <w:r w:rsidR="0018158D">
        <w:rPr>
          <w:rFonts w:asciiTheme="majorHAnsi" w:eastAsia="Calibri" w:hAnsiTheme="majorHAnsi" w:cs="Calibri"/>
          <w:color w:val="auto"/>
        </w:rPr>
        <w:t>) and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 the start of the</w:t>
      </w:r>
      <w:r w:rsidR="0018158D">
        <w:rPr>
          <w:rFonts w:asciiTheme="majorHAnsi" w:eastAsia="Calibri" w:hAnsiTheme="majorHAnsi" w:cs="Calibri"/>
          <w:color w:val="auto"/>
        </w:rPr>
        <w:t xml:space="preserve"> CARE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 data (Table S6). Fitting the models with a start year of IRS in January 2012, however, gave a </w:t>
      </w:r>
      <w:r w:rsidR="00A8712F">
        <w:rPr>
          <w:rFonts w:asciiTheme="majorHAnsi" w:eastAsia="Calibri" w:hAnsiTheme="majorHAnsi" w:cs="Calibri"/>
          <w:color w:val="auto"/>
        </w:rPr>
        <w:t xml:space="preserve">much 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poorer fit to the CARE data (Table S7), and the </w:t>
      </w:r>
      <w:r w:rsidR="008C0AFB">
        <w:rPr>
          <w:rFonts w:asciiTheme="majorHAnsi" w:eastAsia="Calibri" w:hAnsiTheme="majorHAnsi" w:cs="Calibri"/>
          <w:color w:val="auto"/>
        </w:rPr>
        <w:t>maximum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 IRS efficacy of 100% </w:t>
      </w:r>
      <w:r w:rsidR="008C0AFB">
        <w:rPr>
          <w:rFonts w:asciiTheme="majorHAnsi" w:eastAsia="Calibri" w:hAnsiTheme="majorHAnsi" w:cs="Calibri"/>
          <w:color w:val="auto"/>
        </w:rPr>
        <w:t xml:space="preserve">was required </w:t>
      </w:r>
      <w:r w:rsidR="003358C2">
        <w:rPr>
          <w:rFonts w:asciiTheme="majorHAnsi" w:eastAsia="Calibri" w:hAnsiTheme="majorHAnsi" w:cs="Calibri"/>
          <w:color w:val="auto"/>
        </w:rPr>
        <w:t>in all the geographical cross-</w:t>
      </w:r>
      <w:r w:rsidR="00EA329A" w:rsidRPr="00F54370">
        <w:rPr>
          <w:rFonts w:asciiTheme="majorHAnsi" w:eastAsia="Calibri" w:hAnsiTheme="majorHAnsi" w:cs="Calibri"/>
          <w:color w:val="auto"/>
        </w:rPr>
        <w:t>validations to reproduc</w:t>
      </w:r>
      <w:r w:rsidR="008C0AFB">
        <w:rPr>
          <w:rFonts w:asciiTheme="majorHAnsi" w:eastAsia="Calibri" w:hAnsiTheme="majorHAnsi" w:cs="Calibri"/>
          <w:color w:val="auto"/>
        </w:rPr>
        <w:t>e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 the steep decrease in cases</w:t>
      </w:r>
      <w:r w:rsidR="00A8712F">
        <w:rPr>
          <w:rFonts w:asciiTheme="majorHAnsi" w:eastAsia="Calibri" w:hAnsiTheme="majorHAnsi" w:cs="Calibri"/>
          <w:color w:val="auto"/>
        </w:rPr>
        <w:t xml:space="preserve"> between 2012 and 2013</w:t>
      </w:r>
      <w:r w:rsidR="00EA329A" w:rsidRPr="00F54370">
        <w:rPr>
          <w:rFonts w:asciiTheme="majorHAnsi" w:eastAsia="Calibri" w:hAnsiTheme="majorHAnsi" w:cs="Calibri"/>
          <w:color w:val="auto"/>
        </w:rPr>
        <w:t xml:space="preserve"> in the CARE data</w:t>
      </w:r>
      <w:r w:rsidR="00533D21">
        <w:rPr>
          <w:rFonts w:asciiTheme="majorHAnsi" w:eastAsia="Calibri" w:hAnsiTheme="majorHAnsi" w:cs="Calibri"/>
          <w:color w:val="auto"/>
        </w:rPr>
        <w:t xml:space="preserve"> and between the Thakur and CARE data</w:t>
      </w:r>
      <w:r w:rsidR="00EA329A" w:rsidRPr="00F54370">
        <w:rPr>
          <w:rFonts w:asciiTheme="majorHAnsi" w:eastAsia="Calibri" w:hAnsiTheme="majorHAnsi" w:cs="Calibri"/>
          <w:color w:val="auto"/>
        </w:rPr>
        <w:t>.</w:t>
      </w:r>
    </w:p>
    <w:p w14:paraId="1D88344D" w14:textId="77777777" w:rsidR="00147095" w:rsidRDefault="00147095" w:rsidP="00EA329A">
      <w:pPr>
        <w:pStyle w:val="Normal10"/>
        <w:rPr>
          <w:rFonts w:asciiTheme="majorHAnsi" w:eastAsia="Calibri" w:hAnsiTheme="majorHAnsi" w:cs="Calibri"/>
          <w:color w:val="auto"/>
        </w:rPr>
      </w:pPr>
    </w:p>
    <w:p w14:paraId="6CA645ED" w14:textId="41D5765B" w:rsidR="00147095" w:rsidRPr="00147095" w:rsidRDefault="00147095" w:rsidP="00EA329A">
      <w:pPr>
        <w:pStyle w:val="Normal10"/>
        <w:rPr>
          <w:rFonts w:asciiTheme="majorHAnsi" w:eastAsia="Calibri" w:hAnsiTheme="majorHAnsi" w:cs="Calibri"/>
          <w:i/>
          <w:color w:val="auto"/>
        </w:rPr>
      </w:pPr>
      <w:r w:rsidRPr="00147095">
        <w:rPr>
          <w:rFonts w:asciiTheme="majorHAnsi" w:eastAsia="Calibri" w:hAnsiTheme="majorHAnsi" w:cs="Calibri"/>
          <w:i/>
          <w:color w:val="auto"/>
        </w:rPr>
        <w:t>Predictions</w:t>
      </w:r>
    </w:p>
    <w:p w14:paraId="7C7216CB" w14:textId="24AB7BB0" w:rsidR="00EA329A" w:rsidRPr="00F54370" w:rsidRDefault="00147095" w:rsidP="00EA329A">
      <w:pPr>
        <w:pStyle w:val="Normal10"/>
        <w:rPr>
          <w:rFonts w:asciiTheme="majorHAnsi" w:eastAsia="Calibri" w:hAnsiTheme="majorHAnsi" w:cs="Calibri"/>
          <w:color w:val="auto"/>
        </w:rPr>
      </w:pPr>
      <w:r>
        <w:rPr>
          <w:rFonts w:asciiTheme="majorHAnsi" w:eastAsia="Calibri" w:hAnsiTheme="majorHAnsi" w:cs="Calibri"/>
          <w:color w:val="auto"/>
        </w:rPr>
        <w:t xml:space="preserve">The predictions by models E0 and E1 for the 9 durations </w:t>
      </w:r>
      <w:r w:rsidR="009D61BA">
        <w:rPr>
          <w:rFonts w:asciiTheme="majorHAnsi" w:eastAsia="Calibri" w:hAnsiTheme="majorHAnsi" w:cs="Calibri"/>
          <w:color w:val="auto"/>
        </w:rPr>
        <w:t>of the early asymptomatic stage</w:t>
      </w:r>
      <w:r>
        <w:rPr>
          <w:rFonts w:asciiTheme="majorHAnsi" w:eastAsia="Calibri" w:hAnsiTheme="majorHAnsi" w:cs="Calibri"/>
          <w:color w:val="auto"/>
        </w:rPr>
        <w:t xml:space="preserve"> </w:t>
      </w:r>
      <w:r w:rsidR="003C36A8">
        <w:rPr>
          <w:rFonts w:asciiTheme="majorHAnsi" w:eastAsia="Calibri" w:hAnsiTheme="majorHAnsi" w:cs="Calibri"/>
          <w:color w:val="auto"/>
        </w:rPr>
        <w:t>are</w:t>
      </w:r>
      <w:r>
        <w:rPr>
          <w:rFonts w:asciiTheme="majorHAnsi" w:eastAsia="Calibri" w:hAnsiTheme="majorHAnsi" w:cs="Calibri"/>
          <w:color w:val="auto"/>
        </w:rPr>
        <w:t xml:space="preserve"> presented in Figure S3. </w:t>
      </w:r>
      <w:r w:rsidR="009D61BA">
        <w:rPr>
          <w:rFonts w:asciiTheme="majorHAnsi" w:hAnsiTheme="majorHAnsi"/>
          <w:color w:val="000000" w:themeColor="text1"/>
        </w:rPr>
        <w:t>The difference in predictions of reaching the elimination target between the shortest (142 days) and longest (382 days) duration of early asymptomatic stage, ranges between 1 and 3 years, depending on the district, with the longest duration until elimination predicted by the model with the longest duration of early asymptomatic stage.</w:t>
      </w:r>
      <w:r w:rsidR="00EA329A" w:rsidRPr="00F54370">
        <w:rPr>
          <w:rFonts w:asciiTheme="majorHAnsi" w:eastAsia="Calibri" w:hAnsiTheme="majorHAnsi" w:cs="Calibri"/>
          <w:color w:val="auto"/>
        </w:rPr>
        <w:br/>
      </w:r>
      <w:r w:rsidR="00EA329A" w:rsidRPr="00F54370">
        <w:rPr>
          <w:rFonts w:asciiTheme="majorHAnsi" w:eastAsia="Calibri" w:hAnsiTheme="majorHAnsi" w:cs="Calibri"/>
          <w:color w:val="auto"/>
        </w:rPr>
        <w:br/>
      </w:r>
    </w:p>
    <w:p w14:paraId="3706FD39" w14:textId="77777777" w:rsidR="00831DC3" w:rsidRDefault="00831DC3" w:rsidP="00831DC3">
      <w:pPr>
        <w:widowControl w:val="0"/>
        <w:autoSpaceDE w:val="0"/>
        <w:autoSpaceDN w:val="0"/>
        <w:adjustRightInd w:val="0"/>
        <w:rPr>
          <w:rFonts w:asciiTheme="majorHAnsi" w:hAnsiTheme="majorHAnsi"/>
          <w:b/>
          <w:color w:val="auto"/>
          <w:sz w:val="18"/>
          <w:szCs w:val="18"/>
        </w:rPr>
      </w:pPr>
      <w:r>
        <w:rPr>
          <w:noProof/>
        </w:rPr>
        <w:drawing>
          <wp:inline distT="0" distB="0" distL="0" distR="0" wp14:anchorId="3ED107DC" wp14:editId="742759C3">
            <wp:extent cx="4319884" cy="7058241"/>
            <wp:effectExtent l="0" t="0" r="0" b="3175"/>
            <wp:docPr id="4" name="Picture 4" descr="Macintosh HD:Users:epkelerutte:Desktop:Visceral leishmaniasis:12_Joint_Models:00_Manuscript:05_Submission:01_Revised versions after input co-authors:FIGURE_SF3_3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epkelerutte:Desktop:Visceral leishmaniasis:12_Joint_Models:00_Manuscript:05_Submission:01_Revised versions after input co-authors:FIGURE_SF3_3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38"/>
                    <a:stretch/>
                  </pic:blipFill>
                  <pic:spPr bwMode="auto">
                    <a:xfrm>
                      <a:off x="0" y="0"/>
                      <a:ext cx="4320000" cy="7058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2D4C33" w14:textId="77777777" w:rsidR="00831DC3" w:rsidRPr="009B7AE6" w:rsidRDefault="00831DC3" w:rsidP="00831DC3">
      <w:pPr>
        <w:widowControl w:val="0"/>
        <w:autoSpaceDE w:val="0"/>
        <w:autoSpaceDN w:val="0"/>
        <w:adjustRightInd w:val="0"/>
        <w:rPr>
          <w:rFonts w:asciiTheme="majorHAnsi" w:hAnsiTheme="majorHAnsi"/>
          <w:b/>
          <w:color w:val="auto"/>
          <w:sz w:val="18"/>
          <w:szCs w:val="18"/>
        </w:rPr>
      </w:pPr>
      <w:r>
        <w:rPr>
          <w:rFonts w:asciiTheme="majorHAnsi" w:hAnsiTheme="majorHAnsi"/>
          <w:b/>
          <w:color w:val="auto"/>
          <w:sz w:val="18"/>
          <w:szCs w:val="18"/>
        </w:rPr>
        <w:br/>
      </w:r>
      <w:r w:rsidRPr="00B65A2B">
        <w:rPr>
          <w:rFonts w:asciiTheme="majorHAnsi" w:hAnsiTheme="majorHAnsi"/>
          <w:b/>
          <w:color w:val="auto"/>
          <w:sz w:val="18"/>
          <w:szCs w:val="18"/>
        </w:rPr>
        <w:t>Figure S3. Estimated VL incidence for all Erasmus MC sub-models when fitted to all districts without censoring.</w:t>
      </w:r>
      <w:r w:rsidRPr="009B7AE6">
        <w:rPr>
          <w:rFonts w:asciiTheme="majorHAnsi" w:hAnsiTheme="majorHAnsi"/>
          <w:color w:val="auto"/>
          <w:sz w:val="18"/>
          <w:szCs w:val="18"/>
        </w:rPr>
        <w:t xml:space="preserve"> The blue dot in 2010 represents the 2009-2010 average </w:t>
      </w:r>
      <w:r>
        <w:rPr>
          <w:rFonts w:asciiTheme="majorHAnsi" w:hAnsiTheme="majorHAnsi"/>
          <w:color w:val="auto"/>
          <w:sz w:val="18"/>
          <w:szCs w:val="18"/>
        </w:rPr>
        <w:t xml:space="preserve">yearly </w:t>
      </w:r>
      <w:r w:rsidRPr="009B7AE6">
        <w:rPr>
          <w:rFonts w:asciiTheme="majorHAnsi" w:hAnsiTheme="majorHAnsi"/>
          <w:color w:val="auto"/>
          <w:sz w:val="18"/>
          <w:szCs w:val="18"/>
        </w:rPr>
        <w:t xml:space="preserve">incidence level </w:t>
      </w:r>
      <w:r>
        <w:rPr>
          <w:rFonts w:asciiTheme="majorHAnsi" w:hAnsiTheme="majorHAnsi"/>
          <w:color w:val="auto"/>
          <w:sz w:val="18"/>
          <w:szCs w:val="18"/>
        </w:rPr>
        <w:t>in</w:t>
      </w:r>
      <w:r w:rsidRPr="009B7AE6">
        <w:rPr>
          <w:rFonts w:asciiTheme="majorHAnsi" w:hAnsiTheme="majorHAnsi"/>
          <w:color w:val="auto"/>
          <w:sz w:val="18"/>
          <w:szCs w:val="18"/>
        </w:rPr>
        <w:t xml:space="preserve"> the data presented</w:t>
      </w:r>
      <w:r w:rsidRPr="009B7AE6">
        <w:rPr>
          <w:rFonts w:asciiTheme="majorHAnsi" w:hAnsiTheme="majorHAnsi"/>
          <w:b/>
          <w:color w:val="auto"/>
          <w:sz w:val="18"/>
          <w:szCs w:val="18"/>
        </w:rPr>
        <w:t xml:space="preserve"> </w:t>
      </w:r>
      <w:r w:rsidRPr="009B7AE6">
        <w:rPr>
          <w:rFonts w:asciiTheme="majorHAnsi" w:hAnsiTheme="majorHAnsi"/>
          <w:color w:val="auto"/>
          <w:sz w:val="18"/>
          <w:szCs w:val="18"/>
        </w:rPr>
        <w:t xml:space="preserve">by Thakur </w:t>
      </w:r>
      <w:r w:rsidRPr="009B7AE6">
        <w:rPr>
          <w:rFonts w:asciiTheme="majorHAnsi" w:hAnsiTheme="majorHAnsi"/>
          <w:i/>
          <w:color w:val="auto"/>
          <w:sz w:val="18"/>
          <w:szCs w:val="18"/>
        </w:rPr>
        <w:t>et al</w:t>
      </w:r>
      <w:r>
        <w:rPr>
          <w:rFonts w:asciiTheme="majorHAnsi" w:hAnsiTheme="majorHAnsi"/>
          <w:i/>
          <w:color w:val="auto"/>
          <w:sz w:val="18"/>
          <w:szCs w:val="18"/>
        </w:rPr>
        <w:t xml:space="preserve"> </w:t>
      </w:r>
      <w:r>
        <w:rPr>
          <w:rFonts w:asciiTheme="majorHAnsi" w:hAnsiTheme="majorHAnsi"/>
          <w:color w:val="auto"/>
          <w:sz w:val="18"/>
          <w:szCs w:val="18"/>
        </w:rPr>
        <w:fldChar w:fldCharType="begin" w:fldLock="1"/>
      </w:r>
      <w:r>
        <w:rPr>
          <w:rFonts w:asciiTheme="majorHAnsi" w:hAnsiTheme="majorHAnsi"/>
          <w:color w:val="auto"/>
          <w:sz w:val="18"/>
          <w:szCs w:val="18"/>
        </w:rPr>
        <w:instrText>ADDIN CSL_CITATION { "citationItems" : [ { "id" : "ITEM-1", "itemData" : { "author" : [ { "dropping-particle" : "", "family" : "Thakur", "given" : "Chandreshwar P", "non-dropping-particle" : "", "parse-names" : false, "suffix" : "" }, { "dropping-particle" : "", "family" : "Kumar", "given" : "Amit", "non-dropping-particle" : "", "parse-names" : false, "suffix" : "" }, { "dropping-particle" : "", "family" : "Kumar", "given" : "Anant", "non-dropping-particle" : "", "parse-names" : false, "suffix" : "" }, { "dropping-particle" : "", "family" : "Sinha", "given" : "Kanishk", "non-dropping-particle" : "", "parse-names" : false, "suffix" : "" }, { "dropping-particle" : "", "family" : "Thakur", "given" : "Shabnam", "non-dropping-particle" : "", "parse-names" : false, "suffix" : "" } ], "container-title" : "Global Advanced Research Journal of Medicine and Medical Sciences", "id" : "ITEM-1", "issue" : "7", "issued" : { "date-parts" : [ [ "2013" ] ] }, "page" : "163-176", "title" : "A new method of kala-azar elimination : shifting the reservoir of infection from that village", "type" : "article-journal", "volume" : "2" }, "uris" : [ "http://www.mendeley.com/documents/?uuid=d3586fe8-64f6-4f49-8687-a45a68169025" ] } ], "mendeley" : { "formattedCitation" : "(1)", "plainTextFormattedCitation" : "(1)", "previouslyFormattedCitation" : "(1)" }, "properties" : { "noteIndex" : 0 }, "schema" : "https://github.com/citation-style-language/schema/raw/master/csl-citation.json" }</w:instrText>
      </w:r>
      <w:r>
        <w:rPr>
          <w:rFonts w:asciiTheme="majorHAnsi" w:hAnsiTheme="majorHAnsi"/>
          <w:color w:val="auto"/>
          <w:sz w:val="18"/>
          <w:szCs w:val="18"/>
        </w:rPr>
        <w:fldChar w:fldCharType="separate"/>
      </w:r>
      <w:r w:rsidRPr="009B7AE6">
        <w:rPr>
          <w:rFonts w:asciiTheme="majorHAnsi" w:hAnsiTheme="majorHAnsi"/>
          <w:noProof/>
          <w:color w:val="auto"/>
          <w:sz w:val="18"/>
          <w:szCs w:val="18"/>
        </w:rPr>
        <w:t>(1)</w:t>
      </w:r>
      <w:r>
        <w:rPr>
          <w:rFonts w:asciiTheme="majorHAnsi" w:hAnsiTheme="majorHAnsi"/>
          <w:color w:val="auto"/>
          <w:sz w:val="18"/>
          <w:szCs w:val="18"/>
        </w:rPr>
        <w:fldChar w:fldCharType="end"/>
      </w:r>
      <w:r w:rsidRPr="009B7AE6">
        <w:rPr>
          <w:rFonts w:asciiTheme="majorHAnsi" w:hAnsiTheme="majorHAnsi"/>
          <w:color w:val="auto"/>
          <w:sz w:val="18"/>
          <w:szCs w:val="18"/>
        </w:rPr>
        <w:t xml:space="preserve">, which was taken as the pre-control equilibrium incidence. The Thakur data </w:t>
      </w:r>
      <w:r>
        <w:rPr>
          <w:rFonts w:asciiTheme="majorHAnsi" w:hAnsiTheme="majorHAnsi"/>
          <w:color w:val="auto"/>
          <w:sz w:val="18"/>
          <w:szCs w:val="18"/>
        </w:rPr>
        <w:t>consist of</w:t>
      </w:r>
      <w:r w:rsidRPr="009B7AE6">
        <w:rPr>
          <w:rFonts w:asciiTheme="majorHAnsi" w:hAnsiTheme="majorHAnsi"/>
          <w:color w:val="auto"/>
          <w:sz w:val="18"/>
          <w:szCs w:val="18"/>
        </w:rPr>
        <w:t xml:space="preserve"> numbers of individuals that were treated for VL, which was linked to the ‘treatment 1’ stage in the model. The black dots show the monthly </w:t>
      </w:r>
      <w:r>
        <w:rPr>
          <w:rFonts w:asciiTheme="majorHAnsi" w:hAnsiTheme="majorHAnsi"/>
          <w:color w:val="auto"/>
          <w:sz w:val="18"/>
          <w:szCs w:val="18"/>
        </w:rPr>
        <w:t>incidence</w:t>
      </w:r>
      <w:r w:rsidRPr="009B7AE6">
        <w:rPr>
          <w:rFonts w:asciiTheme="majorHAnsi" w:hAnsiTheme="majorHAnsi"/>
          <w:color w:val="auto"/>
          <w:sz w:val="18"/>
          <w:szCs w:val="18"/>
        </w:rPr>
        <w:t xml:space="preserve"> by onset of symptoms from the CARE data. The black </w:t>
      </w:r>
      <w:r>
        <w:rPr>
          <w:rFonts w:asciiTheme="majorHAnsi" w:hAnsiTheme="majorHAnsi"/>
          <w:color w:val="auto"/>
          <w:sz w:val="18"/>
          <w:szCs w:val="18"/>
        </w:rPr>
        <w:t xml:space="preserve">incidence </w:t>
      </w:r>
      <w:r w:rsidRPr="009B7AE6">
        <w:rPr>
          <w:rFonts w:asciiTheme="majorHAnsi" w:hAnsiTheme="majorHAnsi"/>
          <w:color w:val="auto"/>
          <w:sz w:val="18"/>
          <w:szCs w:val="18"/>
        </w:rPr>
        <w:t xml:space="preserve">lines overlay the lines of the best fitting sub-models, which is the sub-model with the early asymptomatic stage </w:t>
      </w:r>
      <w:r>
        <w:rPr>
          <w:rFonts w:asciiTheme="majorHAnsi" w:hAnsiTheme="majorHAnsi"/>
          <w:color w:val="auto"/>
          <w:sz w:val="18"/>
          <w:szCs w:val="18"/>
        </w:rPr>
        <w:t xml:space="preserve">duration </w:t>
      </w:r>
      <w:r w:rsidRPr="009B7AE6">
        <w:rPr>
          <w:rFonts w:asciiTheme="majorHAnsi" w:hAnsiTheme="majorHAnsi"/>
          <w:color w:val="auto"/>
          <w:sz w:val="18"/>
          <w:szCs w:val="18"/>
        </w:rPr>
        <w:t>of 202 days in both models E0 and E1. The black dashed line represents the WHO elimination target.</w:t>
      </w:r>
    </w:p>
    <w:p w14:paraId="456D5941" w14:textId="77777777" w:rsidR="00EA329A" w:rsidRPr="00EA329A" w:rsidRDefault="00EA329A">
      <w:pPr>
        <w:spacing w:line="240" w:lineRule="auto"/>
        <w:rPr>
          <w:rFonts w:ascii="Calibri" w:eastAsia="Calibri" w:hAnsi="Calibri" w:cs="Calibri"/>
          <w:u w:val="single"/>
        </w:rPr>
      </w:pPr>
    </w:p>
    <w:p w14:paraId="049027D0" w14:textId="77777777" w:rsidR="00F429DC" w:rsidRDefault="00F429DC" w:rsidP="00F429DC">
      <w:pPr>
        <w:pStyle w:val="Caption"/>
        <w:rPr>
          <w:color w:val="auto"/>
        </w:rPr>
      </w:pPr>
    </w:p>
    <w:p w14:paraId="5C531A19" w14:textId="25F93D3C" w:rsidR="00AF3609" w:rsidRDefault="00AF3609">
      <w:pPr>
        <w:spacing w:line="240" w:lineRule="auto"/>
        <w:rPr>
          <w:rFonts w:ascii="Calibri" w:eastAsia="Calibri" w:hAnsi="Calibri" w:cs="Calibri"/>
        </w:rPr>
        <w:sectPr w:rsidR="00AF3609" w:rsidSect="00B9623E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tbl>
      <w:tblPr>
        <w:tblpPr w:leftFromText="180" w:rightFromText="180" w:vertAnchor="page" w:horzAnchor="page" w:tblpX="649" w:tblpY="3601"/>
        <w:tblW w:w="6484" w:type="pct"/>
        <w:tblLook w:val="04A0" w:firstRow="1" w:lastRow="0" w:firstColumn="1" w:lastColumn="0" w:noHBand="0" w:noVBand="1"/>
      </w:tblPr>
      <w:tblGrid>
        <w:gridCol w:w="691"/>
        <w:gridCol w:w="1256"/>
        <w:gridCol w:w="849"/>
        <w:gridCol w:w="794"/>
        <w:gridCol w:w="823"/>
        <w:gridCol w:w="823"/>
        <w:gridCol w:w="823"/>
        <w:gridCol w:w="823"/>
        <w:gridCol w:w="823"/>
        <w:gridCol w:w="823"/>
        <w:gridCol w:w="823"/>
        <w:gridCol w:w="823"/>
        <w:gridCol w:w="870"/>
      </w:tblGrid>
      <w:tr w:rsidR="00B62CBF" w:rsidRPr="00B62CBF" w14:paraId="0E1549EB" w14:textId="77777777" w:rsidTr="00603952">
        <w:trPr>
          <w:trHeight w:val="320"/>
        </w:trPr>
        <w:tc>
          <w:tcPr>
            <w:tcW w:w="313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60B75" w14:textId="77777777" w:rsidR="00B62CBF" w:rsidRPr="00B62CBF" w:rsidRDefault="00B62CBF" w:rsidP="00603952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Model</w:t>
            </w:r>
          </w:p>
        </w:tc>
        <w:tc>
          <w:tcPr>
            <w:tcW w:w="569" w:type="pct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4240AD" w14:textId="77777777" w:rsidR="00B62CBF" w:rsidRPr="00B62CBF" w:rsidRDefault="00B62CBF" w:rsidP="00603952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Duration </w:t>
            </w: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br/>
              <w:t>early asymptomatic stage (days)</w:t>
            </w:r>
          </w:p>
        </w:tc>
        <w:tc>
          <w:tcPr>
            <w:tcW w:w="384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DB7F707" w14:textId="77777777" w:rsidR="00B62CBF" w:rsidRPr="00B62CBF" w:rsidRDefault="00B62CBF" w:rsidP="00603952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 IRS efficacy (All districts)</w:t>
            </w:r>
          </w:p>
        </w:tc>
        <w:tc>
          <w:tcPr>
            <w:tcW w:w="3734" w:type="pct"/>
            <w:gridSpan w:val="10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58C9AA3" w14:textId="77777777" w:rsidR="00B62CBF" w:rsidRPr="00B62CBF" w:rsidRDefault="00B62CBF" w:rsidP="00603952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Deviance</w:t>
            </w:r>
          </w:p>
        </w:tc>
      </w:tr>
      <w:tr w:rsidR="00FE7207" w:rsidRPr="00B62CBF" w14:paraId="43C3DD71" w14:textId="77777777" w:rsidTr="00603952">
        <w:trPr>
          <w:trHeight w:val="320"/>
        </w:trPr>
        <w:tc>
          <w:tcPr>
            <w:tcW w:w="313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C162A8" w14:textId="77777777" w:rsidR="00FE7207" w:rsidRPr="00B62CBF" w:rsidRDefault="00FE7207" w:rsidP="00603952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vMerge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</w:tcPr>
          <w:p w14:paraId="52F2C044" w14:textId="77777777" w:rsidR="00FE7207" w:rsidRPr="00B62CBF" w:rsidRDefault="00FE7207" w:rsidP="00603952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84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5C6C67F" w14:textId="77777777" w:rsidR="00FE7207" w:rsidRPr="00B62CBF" w:rsidRDefault="00FE7207" w:rsidP="00603952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59" w:type="pct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75B9CF26" w14:textId="5F7F8080" w:rsidR="00FE7207" w:rsidRPr="00B62CBF" w:rsidRDefault="00FE7207" w:rsidP="00603952">
            <w:pPr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All districts</w:t>
            </w:r>
          </w:p>
        </w:tc>
        <w:tc>
          <w:tcPr>
            <w:tcW w:w="3375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744CDCE9" w14:textId="7BDDF1FA" w:rsidR="00FE7207" w:rsidRPr="00B62CBF" w:rsidRDefault="00E34B8B" w:rsidP="00603952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Geographical</w:t>
            </w:r>
            <w:r w:rsidRPr="00B62CBF"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cross-validation</w:t>
            </w:r>
          </w:p>
        </w:tc>
      </w:tr>
      <w:tr w:rsidR="00FE7207" w:rsidRPr="00B62CBF" w14:paraId="1FEE5D56" w14:textId="77777777" w:rsidTr="00603952">
        <w:trPr>
          <w:trHeight w:val="920"/>
        </w:trPr>
        <w:tc>
          <w:tcPr>
            <w:tcW w:w="313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C130933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vMerge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54B881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84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A36F192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59" w:type="pct"/>
            <w:vMerge/>
            <w:tcBorders>
              <w:left w:val="single" w:sz="8" w:space="0" w:color="auto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8DE5D89" w14:textId="35ABB889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73" w:type="pct"/>
            <w:tcBorders>
              <w:top w:val="nil"/>
              <w:left w:val="single" w:sz="8" w:space="0" w:color="000000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B70F08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 SAH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C8A3F0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4E45F5BE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ECH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F165C5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03DA180D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SAM 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D96A56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Without </w:t>
            </w:r>
          </w:p>
          <w:p w14:paraId="0FD14740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GOP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A72C34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2A57AB72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BEG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59051E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7225F50F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KHA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374440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24422098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PAT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E93CCA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69CDD57E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CH</w:t>
            </w:r>
          </w:p>
        </w:tc>
        <w:tc>
          <w:tcPr>
            <w:tcW w:w="3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8420E3" w14:textId="77777777" w:rsidR="00FE7207" w:rsidRPr="00B62CBF" w:rsidRDefault="00FE7207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Total </w:t>
            </w: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br/>
              <w:t xml:space="preserve">deviance </w:t>
            </w:r>
          </w:p>
        </w:tc>
      </w:tr>
      <w:tr w:rsidR="00B62CBF" w:rsidRPr="00B62CBF" w14:paraId="57322773" w14:textId="77777777" w:rsidTr="00603952">
        <w:trPr>
          <w:trHeight w:val="300"/>
        </w:trPr>
        <w:tc>
          <w:tcPr>
            <w:tcW w:w="313" w:type="pct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7F80EA" w14:textId="77777777" w:rsidR="00B62CBF" w:rsidRPr="00B62CBF" w:rsidRDefault="00B62CBF" w:rsidP="00603952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E0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814E3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8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2C9E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9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28A40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933</w:t>
            </w:r>
          </w:p>
        </w:tc>
        <w:tc>
          <w:tcPr>
            <w:tcW w:w="373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292C6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470</w:t>
            </w:r>
          </w:p>
        </w:tc>
        <w:tc>
          <w:tcPr>
            <w:tcW w:w="373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9879E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61</w:t>
            </w:r>
          </w:p>
        </w:tc>
        <w:tc>
          <w:tcPr>
            <w:tcW w:w="373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897CA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514</w:t>
            </w:r>
          </w:p>
        </w:tc>
        <w:tc>
          <w:tcPr>
            <w:tcW w:w="373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7F84B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414</w:t>
            </w:r>
          </w:p>
        </w:tc>
        <w:tc>
          <w:tcPr>
            <w:tcW w:w="373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13DC0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53</w:t>
            </w:r>
          </w:p>
        </w:tc>
        <w:tc>
          <w:tcPr>
            <w:tcW w:w="373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EC566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6</w:t>
            </w:r>
          </w:p>
        </w:tc>
        <w:tc>
          <w:tcPr>
            <w:tcW w:w="373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BA8150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3</w:t>
            </w:r>
          </w:p>
        </w:tc>
        <w:tc>
          <w:tcPr>
            <w:tcW w:w="37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F9BC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2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07E03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933</w:t>
            </w:r>
          </w:p>
        </w:tc>
      </w:tr>
      <w:tr w:rsidR="00B62CBF" w:rsidRPr="00B62CBF" w14:paraId="47CAA279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A2055D2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893A7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5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4FDF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E0981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687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36B73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7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1EA5B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0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C96D2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45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6D1FD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77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6BA7E4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14AA6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DACDD9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7C4C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1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E553C0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688</w:t>
            </w:r>
          </w:p>
        </w:tc>
      </w:tr>
      <w:tr w:rsidR="00B62CBF" w:rsidRPr="00B62CBF" w14:paraId="2E0698D4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43C7DEDD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BD952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2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F12D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51B11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45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04B9E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8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5C528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4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D77BD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9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B766D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3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F0F75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5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4D5EA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5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361B2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C1D6D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1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C1C74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450</w:t>
            </w:r>
          </w:p>
        </w:tc>
      </w:tr>
      <w:tr w:rsidR="00B62CBF" w:rsidRPr="00B62CBF" w14:paraId="47E6A557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4E21D308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A9C7D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9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3D56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E8B89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23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3C03A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0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65D5E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8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CB8810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27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2F876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9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6B7AF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589D03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8C42B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97E3D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2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9CD6B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233</w:t>
            </w:r>
          </w:p>
        </w:tc>
      </w:tr>
      <w:tr w:rsidR="00B62CBF" w:rsidRPr="00B62CBF" w14:paraId="476EDAC4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7661D989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E3624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EA51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507F5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5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32A6A4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3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FC09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4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FC209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6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7C3D5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5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4A1AA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15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EE6A8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79139D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5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2105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3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6A2DE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50</w:t>
            </w:r>
          </w:p>
        </w:tc>
      </w:tr>
      <w:tr w:rsidR="00B62CBF" w:rsidRPr="00B62CBF" w14:paraId="5B771D8C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02CB7CBB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7CB82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155B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31F1A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1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11232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8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7DAC69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7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4C28E9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1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CA5AA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1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044A4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4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A2539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6CD059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1A4A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6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97391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16</w:t>
            </w:r>
          </w:p>
        </w:tc>
      </w:tr>
      <w:tr w:rsidR="00B62CBF" w:rsidRPr="00B62CBF" w14:paraId="3F304385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03B5620C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607F263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8E94314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0.999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77BF13D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85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78699E3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06E8505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8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196007A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8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1411916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95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0103845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8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7EF9D83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7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51E8E6E3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8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EEE724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1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4CA3B3A9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890</w:t>
            </w:r>
          </w:p>
        </w:tc>
      </w:tr>
      <w:tr w:rsidR="00B62CBF" w:rsidRPr="00B62CBF" w14:paraId="33192820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99B1916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1E3DA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7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10A23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0.948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5EB6F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87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9DB17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AE019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8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80C6A3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7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515CE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9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666709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1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8B789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9D4AA3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538A3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5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9AB4D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36</w:t>
            </w:r>
          </w:p>
        </w:tc>
      </w:tr>
      <w:tr w:rsidR="00B62CBF" w:rsidRPr="00B62CBF" w14:paraId="59DBEBB7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6725231F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C151C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6A056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0.905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5DDAF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21</w:t>
            </w:r>
          </w:p>
        </w:tc>
        <w:tc>
          <w:tcPr>
            <w:tcW w:w="37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A534E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30</w:t>
            </w:r>
          </w:p>
        </w:tc>
        <w:tc>
          <w:tcPr>
            <w:tcW w:w="37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EC5F1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8</w:t>
            </w:r>
          </w:p>
        </w:tc>
        <w:tc>
          <w:tcPr>
            <w:tcW w:w="37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08938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92</w:t>
            </w:r>
          </w:p>
        </w:tc>
        <w:tc>
          <w:tcPr>
            <w:tcW w:w="37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1169C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97</w:t>
            </w:r>
          </w:p>
        </w:tc>
        <w:tc>
          <w:tcPr>
            <w:tcW w:w="37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13E42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41</w:t>
            </w:r>
          </w:p>
        </w:tc>
        <w:tc>
          <w:tcPr>
            <w:tcW w:w="37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24F62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6</w:t>
            </w:r>
          </w:p>
        </w:tc>
        <w:tc>
          <w:tcPr>
            <w:tcW w:w="37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04EAC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19</w:t>
            </w:r>
          </w:p>
        </w:tc>
        <w:tc>
          <w:tcPr>
            <w:tcW w:w="37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B074C4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43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7C692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96</w:t>
            </w:r>
          </w:p>
        </w:tc>
      </w:tr>
      <w:tr w:rsidR="00B62CBF" w:rsidRPr="00B62CBF" w14:paraId="3A981625" w14:textId="77777777" w:rsidTr="00603952">
        <w:trPr>
          <w:trHeight w:val="300"/>
        </w:trPr>
        <w:tc>
          <w:tcPr>
            <w:tcW w:w="313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EEBBCC" w14:textId="77777777" w:rsidR="00B62CBF" w:rsidRPr="00B62CBF" w:rsidRDefault="00B62CBF" w:rsidP="00603952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E1</w:t>
            </w:r>
          </w:p>
        </w:tc>
        <w:tc>
          <w:tcPr>
            <w:tcW w:w="569" w:type="pct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A765A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8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3FB74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802830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67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69A75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95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745A1D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9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5EFB9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42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E6B01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4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7FD385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8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675C5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4E3D5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2F96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2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75FDD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670</w:t>
            </w:r>
          </w:p>
        </w:tc>
      </w:tr>
      <w:tr w:rsidR="00B62CBF" w:rsidRPr="00B62CBF" w14:paraId="178EE466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79658A3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D3653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5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DEBE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B0EF3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44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D5DE14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0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B5A1F3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3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12A45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6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379F3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0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E47D6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AC2353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D3FC7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A69B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2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0608D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443</w:t>
            </w:r>
          </w:p>
        </w:tc>
      </w:tr>
      <w:tr w:rsidR="00B62CBF" w:rsidRPr="00B62CBF" w14:paraId="6DE4A72F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FDCD5EC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07B9C4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2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77C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F61CD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23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BDD84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2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1FB42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8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4FF0A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9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CFE30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6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454B6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2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6A6950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56F30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4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76DD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4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FE112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238</w:t>
            </w:r>
          </w:p>
        </w:tc>
      </w:tr>
      <w:tr w:rsidR="00B62CBF" w:rsidRPr="00B62CBF" w14:paraId="42600318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7EEA1BE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BFF6F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9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29F8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5EB53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77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59E6A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5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F263F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4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F0F52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3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F8F85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2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5CC78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6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6035CD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FCE1B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6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B5CE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7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D7F1B2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77</w:t>
            </w:r>
          </w:p>
        </w:tc>
      </w:tr>
      <w:tr w:rsidR="00B62CBF" w:rsidRPr="00B62CBF" w14:paraId="3F8FAC3A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86389DB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AC841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4C8D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AAA3F3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8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6056D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1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F0BE2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15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BC2A5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9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B1710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9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4AB599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0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257910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A2236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8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59A1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3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650C2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17</w:t>
            </w:r>
          </w:p>
        </w:tc>
      </w:tr>
      <w:tr w:rsidR="00B62CBF" w:rsidRPr="00B62CBF" w14:paraId="10101EBA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5CF08AC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8C632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4E9F9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0.913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50B36D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5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001864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B48C3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741CA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87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7C2A7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8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76752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3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79CD3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C25B3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3566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4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878BE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10</w:t>
            </w:r>
          </w:p>
        </w:tc>
      </w:tr>
      <w:tr w:rsidR="00B62CBF" w:rsidRPr="00B62CBF" w14:paraId="51344FD6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577834F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64F56150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4A31E5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0.829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70CEE49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2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4C25370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5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4ABDA34C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8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682E6F93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7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587B59D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7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0F32FF4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3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3277FCA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4024F69A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5153A8D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36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7A740D6F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88</w:t>
            </w:r>
          </w:p>
        </w:tc>
      </w:tr>
      <w:tr w:rsidR="00B62CBF" w:rsidRPr="00B62CBF" w14:paraId="7CE58992" w14:textId="77777777" w:rsidTr="00603952">
        <w:trPr>
          <w:trHeight w:val="30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E7AFF7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566DCB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7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F0780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0.749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8F6BA0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92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20C6D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783D2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CE08D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6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35B84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7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EC7BE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5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591DA9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D3BBB4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1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4C40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40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712000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03</w:t>
            </w:r>
          </w:p>
        </w:tc>
      </w:tr>
      <w:tr w:rsidR="00B62CBF" w:rsidRPr="00B62CBF" w14:paraId="1E99EC29" w14:textId="77777777" w:rsidTr="00603952">
        <w:trPr>
          <w:trHeight w:val="320"/>
        </w:trPr>
        <w:tc>
          <w:tcPr>
            <w:tcW w:w="313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CDBA39F" w14:textId="77777777" w:rsidR="00B62CBF" w:rsidRPr="00B62CBF" w:rsidRDefault="00B62CBF" w:rsidP="00603952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20CEB8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38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A75F61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0.675</w:t>
            </w:r>
          </w:p>
        </w:tc>
        <w:tc>
          <w:tcPr>
            <w:tcW w:w="35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02F3B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030</w:t>
            </w:r>
          </w:p>
        </w:tc>
        <w:tc>
          <w:tcPr>
            <w:tcW w:w="37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4C876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62</w:t>
            </w:r>
          </w:p>
        </w:tc>
        <w:tc>
          <w:tcPr>
            <w:tcW w:w="37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F33EAD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76</w:t>
            </w:r>
          </w:p>
        </w:tc>
        <w:tc>
          <w:tcPr>
            <w:tcW w:w="37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B85EE5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71</w:t>
            </w:r>
          </w:p>
        </w:tc>
        <w:tc>
          <w:tcPr>
            <w:tcW w:w="37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1D4E2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73</w:t>
            </w:r>
          </w:p>
        </w:tc>
        <w:tc>
          <w:tcPr>
            <w:tcW w:w="37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4D367E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285</w:t>
            </w:r>
          </w:p>
        </w:tc>
        <w:tc>
          <w:tcPr>
            <w:tcW w:w="37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305C50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86</w:t>
            </w:r>
          </w:p>
        </w:tc>
        <w:tc>
          <w:tcPr>
            <w:tcW w:w="37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52290D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34</w:t>
            </w:r>
          </w:p>
        </w:tc>
        <w:tc>
          <w:tcPr>
            <w:tcW w:w="37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FDB636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47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43EAF7" w14:textId="77777777" w:rsidR="00B62CBF" w:rsidRPr="00B62CBF" w:rsidRDefault="00B62CBF" w:rsidP="00603952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1133</w:t>
            </w:r>
          </w:p>
        </w:tc>
      </w:tr>
    </w:tbl>
    <w:p w14:paraId="7E5EDE3A" w14:textId="7AFEA17A" w:rsidR="00AF3609" w:rsidRPr="00B65A2B" w:rsidRDefault="00F97F5A">
      <w:pPr>
        <w:spacing w:line="240" w:lineRule="auto"/>
        <w:rPr>
          <w:rFonts w:asciiTheme="majorHAnsi" w:hAnsiTheme="majorHAnsi"/>
          <w:sz w:val="18"/>
          <w:szCs w:val="18"/>
        </w:rPr>
      </w:pPr>
      <w:r w:rsidRPr="00B65A2B">
        <w:rPr>
          <w:rFonts w:asciiTheme="majorHAnsi" w:hAnsiTheme="majorHAnsi"/>
          <w:b/>
          <w:sz w:val="18"/>
          <w:szCs w:val="18"/>
        </w:rPr>
        <w:t xml:space="preserve">Table </w:t>
      </w:r>
      <w:r w:rsidR="00EA329A">
        <w:rPr>
          <w:rFonts w:asciiTheme="majorHAnsi" w:hAnsiTheme="majorHAnsi"/>
          <w:b/>
          <w:sz w:val="18"/>
          <w:szCs w:val="18"/>
        </w:rPr>
        <w:t>S</w:t>
      </w:r>
      <w:r w:rsidR="00A948B2" w:rsidRPr="00B65A2B">
        <w:rPr>
          <w:rFonts w:asciiTheme="majorHAnsi" w:hAnsiTheme="majorHAnsi"/>
          <w:b/>
          <w:sz w:val="18"/>
          <w:szCs w:val="18"/>
        </w:rPr>
        <w:t>3</w:t>
      </w:r>
      <w:r w:rsidRPr="00B65A2B">
        <w:rPr>
          <w:rFonts w:asciiTheme="majorHAnsi" w:hAnsiTheme="majorHAnsi"/>
          <w:sz w:val="18"/>
          <w:szCs w:val="18"/>
        </w:rPr>
        <w:t xml:space="preserve">. </w:t>
      </w:r>
      <w:r w:rsidRPr="00B65A2B">
        <w:rPr>
          <w:rFonts w:asciiTheme="majorHAnsi" w:hAnsiTheme="majorHAnsi"/>
          <w:b/>
          <w:sz w:val="18"/>
          <w:szCs w:val="18"/>
        </w:rPr>
        <w:t>Deviances of Erasmus</w:t>
      </w:r>
      <w:r w:rsidR="00A55B81" w:rsidRPr="00B65A2B">
        <w:rPr>
          <w:rFonts w:asciiTheme="majorHAnsi" w:hAnsiTheme="majorHAnsi"/>
          <w:b/>
          <w:sz w:val="18"/>
          <w:szCs w:val="18"/>
        </w:rPr>
        <w:t xml:space="preserve"> MC</w:t>
      </w:r>
      <w:r w:rsidRPr="00B65A2B">
        <w:rPr>
          <w:rFonts w:asciiTheme="majorHAnsi" w:hAnsiTheme="majorHAnsi"/>
          <w:b/>
          <w:sz w:val="18"/>
          <w:szCs w:val="18"/>
        </w:rPr>
        <w:t xml:space="preserve"> sub-models</w:t>
      </w:r>
      <w:r w:rsidR="005C2ED0" w:rsidRPr="00B65A2B">
        <w:rPr>
          <w:rFonts w:asciiTheme="majorHAnsi" w:hAnsiTheme="majorHAnsi"/>
          <w:b/>
          <w:sz w:val="18"/>
          <w:szCs w:val="18"/>
        </w:rPr>
        <w:t xml:space="preserve"> with start year of IRS in 2011 and duration of immunity of 2 years</w:t>
      </w:r>
      <w:r w:rsidR="00A558E3" w:rsidRPr="00B65A2B">
        <w:rPr>
          <w:rFonts w:asciiTheme="majorHAnsi" w:hAnsiTheme="majorHAnsi"/>
          <w:b/>
          <w:sz w:val="18"/>
          <w:szCs w:val="18"/>
        </w:rPr>
        <w:t>.</w:t>
      </w:r>
      <w:r w:rsidR="00A558E3" w:rsidRPr="00B65A2B">
        <w:rPr>
          <w:rFonts w:asciiTheme="majorHAnsi" w:hAnsiTheme="majorHAnsi"/>
          <w:sz w:val="18"/>
          <w:szCs w:val="18"/>
        </w:rPr>
        <w:t xml:space="preserve"> Deviances of the sub-models when </w:t>
      </w:r>
      <w:r w:rsidRPr="00B65A2B">
        <w:rPr>
          <w:rFonts w:asciiTheme="majorHAnsi" w:hAnsiTheme="majorHAnsi"/>
          <w:sz w:val="18"/>
          <w:szCs w:val="18"/>
        </w:rPr>
        <w:t>fitted to all districts simultaneously (</w:t>
      </w:r>
      <w:r w:rsidRPr="00B65A2B">
        <w:rPr>
          <w:rFonts w:asciiTheme="majorHAnsi" w:hAnsiTheme="majorHAnsi"/>
          <w:sz w:val="18"/>
          <w:szCs w:val="18"/>
          <w:vertAlign w:val="superscript"/>
        </w:rPr>
        <w:t>A</w:t>
      </w:r>
      <w:r w:rsidRPr="00B65A2B">
        <w:rPr>
          <w:rFonts w:asciiTheme="majorHAnsi" w:hAnsiTheme="majorHAnsi"/>
          <w:sz w:val="18"/>
          <w:szCs w:val="18"/>
        </w:rPr>
        <w:t xml:space="preserve">) </w:t>
      </w:r>
      <w:r w:rsidR="00A558E3" w:rsidRPr="00B65A2B">
        <w:rPr>
          <w:rFonts w:asciiTheme="majorHAnsi" w:hAnsiTheme="majorHAnsi"/>
          <w:sz w:val="18"/>
          <w:szCs w:val="18"/>
        </w:rPr>
        <w:t xml:space="preserve">are presented in the first column ‘All districts’. Listed left of this column is the IRS efficacy based on the </w:t>
      </w:r>
      <w:r w:rsidR="00626E19" w:rsidRPr="00B65A2B">
        <w:rPr>
          <w:rFonts w:asciiTheme="majorHAnsi" w:hAnsiTheme="majorHAnsi"/>
          <w:sz w:val="18"/>
          <w:szCs w:val="18"/>
        </w:rPr>
        <w:t xml:space="preserve">simultaneous </w:t>
      </w:r>
      <w:r w:rsidR="00A558E3" w:rsidRPr="00B65A2B">
        <w:rPr>
          <w:rFonts w:asciiTheme="majorHAnsi" w:hAnsiTheme="majorHAnsi"/>
          <w:sz w:val="18"/>
          <w:szCs w:val="18"/>
        </w:rPr>
        <w:t>fit to all districts. The deviances for</w:t>
      </w:r>
      <w:r w:rsidRPr="00B65A2B">
        <w:rPr>
          <w:rFonts w:asciiTheme="majorHAnsi" w:hAnsiTheme="majorHAnsi"/>
          <w:sz w:val="18"/>
          <w:szCs w:val="18"/>
        </w:rPr>
        <w:t xml:space="preserve"> </w:t>
      </w:r>
      <w:r w:rsidR="00A558E3" w:rsidRPr="00B65A2B">
        <w:rPr>
          <w:rFonts w:asciiTheme="majorHAnsi" w:hAnsiTheme="majorHAnsi"/>
          <w:sz w:val="18"/>
          <w:szCs w:val="18"/>
        </w:rPr>
        <w:t>the</w:t>
      </w:r>
      <w:r w:rsidRPr="00B65A2B">
        <w:rPr>
          <w:rFonts w:asciiTheme="majorHAnsi" w:hAnsiTheme="majorHAnsi"/>
          <w:sz w:val="18"/>
          <w:szCs w:val="18"/>
        </w:rPr>
        <w:t xml:space="preserve"> </w:t>
      </w:r>
      <w:r w:rsidR="00626E19" w:rsidRPr="00B65A2B">
        <w:rPr>
          <w:rFonts w:asciiTheme="majorHAnsi" w:hAnsiTheme="majorHAnsi"/>
          <w:sz w:val="18"/>
          <w:szCs w:val="18"/>
        </w:rPr>
        <w:t>8</w:t>
      </w:r>
      <w:r w:rsidRPr="00B65A2B">
        <w:rPr>
          <w:rFonts w:asciiTheme="majorHAnsi" w:hAnsiTheme="majorHAnsi"/>
          <w:sz w:val="18"/>
          <w:szCs w:val="18"/>
        </w:rPr>
        <w:t xml:space="preserve"> </w:t>
      </w:r>
      <w:r w:rsidR="00A558E3" w:rsidRPr="00B65A2B">
        <w:rPr>
          <w:rFonts w:asciiTheme="majorHAnsi" w:hAnsiTheme="majorHAnsi"/>
          <w:sz w:val="18"/>
          <w:szCs w:val="18"/>
        </w:rPr>
        <w:t xml:space="preserve">censored </w:t>
      </w:r>
      <w:r w:rsidRPr="00B65A2B">
        <w:rPr>
          <w:rFonts w:asciiTheme="majorHAnsi" w:hAnsiTheme="majorHAnsi"/>
          <w:sz w:val="18"/>
          <w:szCs w:val="18"/>
        </w:rPr>
        <w:t>districts</w:t>
      </w:r>
      <w:r w:rsidR="00A558E3" w:rsidRPr="00B65A2B">
        <w:rPr>
          <w:rFonts w:asciiTheme="majorHAnsi" w:hAnsiTheme="majorHAnsi"/>
          <w:sz w:val="18"/>
          <w:szCs w:val="18"/>
        </w:rPr>
        <w:t xml:space="preserve"> are presented in the other columns, and are added together in the </w:t>
      </w:r>
      <w:r w:rsidR="00626E19" w:rsidRPr="00B65A2B">
        <w:rPr>
          <w:rFonts w:asciiTheme="majorHAnsi" w:hAnsiTheme="majorHAnsi"/>
          <w:sz w:val="18"/>
          <w:szCs w:val="18"/>
        </w:rPr>
        <w:t xml:space="preserve">last </w:t>
      </w:r>
      <w:r w:rsidR="00A558E3" w:rsidRPr="00B65A2B">
        <w:rPr>
          <w:rFonts w:asciiTheme="majorHAnsi" w:hAnsiTheme="majorHAnsi"/>
          <w:sz w:val="18"/>
          <w:szCs w:val="18"/>
        </w:rPr>
        <w:t xml:space="preserve">column, which is listed as ‘Total deviance’, the deviance </w:t>
      </w:r>
      <w:r w:rsidR="005C2ED0" w:rsidRPr="00B65A2B">
        <w:rPr>
          <w:rFonts w:asciiTheme="majorHAnsi" w:hAnsiTheme="majorHAnsi"/>
          <w:sz w:val="18"/>
          <w:szCs w:val="18"/>
        </w:rPr>
        <w:t xml:space="preserve">in this column that is closest to zero </w:t>
      </w:r>
      <w:r w:rsidR="0018083D">
        <w:rPr>
          <w:rFonts w:asciiTheme="majorHAnsi" w:hAnsiTheme="majorHAnsi"/>
          <w:sz w:val="18"/>
          <w:szCs w:val="18"/>
        </w:rPr>
        <w:t>(shaded row) indicates</w:t>
      </w:r>
      <w:r w:rsidR="00A558E3" w:rsidRPr="00B65A2B">
        <w:rPr>
          <w:rFonts w:asciiTheme="majorHAnsi" w:hAnsiTheme="majorHAnsi"/>
          <w:sz w:val="18"/>
          <w:szCs w:val="18"/>
        </w:rPr>
        <w:t xml:space="preserve"> the best</w:t>
      </w:r>
      <w:r w:rsidR="0018083D">
        <w:rPr>
          <w:rFonts w:asciiTheme="majorHAnsi" w:hAnsiTheme="majorHAnsi"/>
          <w:sz w:val="18"/>
          <w:szCs w:val="18"/>
        </w:rPr>
        <w:t>-</w:t>
      </w:r>
      <w:r w:rsidR="00A558E3" w:rsidRPr="00B65A2B">
        <w:rPr>
          <w:rFonts w:asciiTheme="majorHAnsi" w:hAnsiTheme="majorHAnsi"/>
          <w:sz w:val="18"/>
          <w:szCs w:val="18"/>
        </w:rPr>
        <w:t>performing sub-model for model</w:t>
      </w:r>
      <w:r w:rsidR="0018083D">
        <w:rPr>
          <w:rFonts w:asciiTheme="majorHAnsi" w:hAnsiTheme="majorHAnsi"/>
          <w:sz w:val="18"/>
          <w:szCs w:val="18"/>
        </w:rPr>
        <w:t>s</w:t>
      </w:r>
      <w:r w:rsidR="00A558E3" w:rsidRPr="00B65A2B">
        <w:rPr>
          <w:rFonts w:asciiTheme="majorHAnsi" w:hAnsiTheme="majorHAnsi"/>
          <w:sz w:val="18"/>
          <w:szCs w:val="18"/>
        </w:rPr>
        <w:t xml:space="preserve"> E0 and E1.</w:t>
      </w:r>
      <w:r w:rsidR="005C2ED0" w:rsidRPr="00B65A2B">
        <w:rPr>
          <w:rFonts w:asciiTheme="majorHAnsi" w:hAnsiTheme="majorHAnsi"/>
          <w:sz w:val="18"/>
          <w:szCs w:val="18"/>
        </w:rPr>
        <w:t xml:space="preserve"> </w:t>
      </w:r>
      <w:r w:rsidR="00603952" w:rsidRPr="00B65A2B">
        <w:rPr>
          <w:rFonts w:asciiTheme="majorHAnsi" w:eastAsia="Calibri" w:hAnsiTheme="majorHAnsi" w:cs="Calibri"/>
          <w:sz w:val="18"/>
          <w:szCs w:val="18"/>
        </w:rPr>
        <w:t>The abbreviations used for the districts are as follow</w:t>
      </w:r>
      <w:r w:rsidR="009A5173">
        <w:rPr>
          <w:rFonts w:asciiTheme="majorHAnsi" w:eastAsia="Calibri" w:hAnsiTheme="majorHAnsi" w:cs="Calibri"/>
          <w:sz w:val="18"/>
          <w:szCs w:val="18"/>
        </w:rPr>
        <w:t>s</w:t>
      </w:r>
      <w:r w:rsidR="00603952" w:rsidRPr="00B65A2B">
        <w:rPr>
          <w:rFonts w:asciiTheme="majorHAnsi" w:eastAsia="Calibri" w:hAnsiTheme="majorHAnsi" w:cs="Calibri"/>
          <w:sz w:val="18"/>
          <w:szCs w:val="18"/>
        </w:rPr>
        <w:t>: SAH for Saharsa, ECH for East Champaran, SAM for Samastipur, GOP for Gopalganj, BEG for Begusarai, KHA for Khagaria, PAT for Patna and WCH for West Champaran.</w:t>
      </w:r>
    </w:p>
    <w:p w14:paraId="3BBD0B9B" w14:textId="77777777" w:rsidR="00C356E1" w:rsidRPr="00603952" w:rsidRDefault="00C356E1">
      <w:pPr>
        <w:spacing w:line="240" w:lineRule="auto"/>
        <w:rPr>
          <w:sz w:val="18"/>
          <w:szCs w:val="18"/>
        </w:rPr>
      </w:pPr>
    </w:p>
    <w:p w14:paraId="6A854B11" w14:textId="77777777" w:rsidR="00553FD0" w:rsidRPr="00603952" w:rsidRDefault="00553FD0">
      <w:pPr>
        <w:spacing w:line="240" w:lineRule="auto"/>
        <w:rPr>
          <w:sz w:val="18"/>
          <w:szCs w:val="18"/>
        </w:rPr>
      </w:pPr>
    </w:p>
    <w:p w14:paraId="04574612" w14:textId="77777777" w:rsidR="00553FD0" w:rsidRPr="00603952" w:rsidRDefault="00553FD0" w:rsidP="00553FD0">
      <w:pPr>
        <w:spacing w:line="240" w:lineRule="auto"/>
        <w:rPr>
          <w:rFonts w:asciiTheme="majorHAnsi" w:hAnsiTheme="majorHAnsi"/>
          <w:sz w:val="18"/>
          <w:szCs w:val="18"/>
        </w:rPr>
      </w:pPr>
    </w:p>
    <w:p w14:paraId="217F49A7" w14:textId="77777777" w:rsidR="00553FD0" w:rsidRDefault="00553FD0">
      <w:pPr>
        <w:spacing w:line="240" w:lineRule="auto"/>
        <w:rPr>
          <w:rFonts w:asciiTheme="majorHAnsi" w:hAnsiTheme="majorHAnsi"/>
          <w:b/>
          <w:color w:val="auto"/>
        </w:rPr>
      </w:pPr>
      <w:r>
        <w:rPr>
          <w:rFonts w:asciiTheme="majorHAnsi" w:hAnsiTheme="majorHAnsi"/>
          <w:b/>
          <w:color w:val="auto"/>
        </w:rPr>
        <w:br w:type="page"/>
      </w:r>
    </w:p>
    <w:p w14:paraId="4CAD9AE9" w14:textId="4EEBA829" w:rsidR="005C2ED0" w:rsidRPr="00590FAA" w:rsidRDefault="005C2ED0" w:rsidP="005C2ED0">
      <w:pPr>
        <w:spacing w:line="240" w:lineRule="auto"/>
        <w:rPr>
          <w:rFonts w:asciiTheme="majorHAnsi" w:hAnsiTheme="majorHAnsi"/>
          <w:sz w:val="18"/>
          <w:szCs w:val="18"/>
        </w:rPr>
      </w:pPr>
      <w:r w:rsidRPr="00B65A2B">
        <w:rPr>
          <w:rFonts w:asciiTheme="majorHAnsi" w:hAnsiTheme="majorHAnsi"/>
          <w:b/>
          <w:sz w:val="18"/>
          <w:szCs w:val="18"/>
        </w:rPr>
        <w:t xml:space="preserve">Table </w:t>
      </w:r>
      <w:r w:rsidR="00EA329A">
        <w:rPr>
          <w:rFonts w:asciiTheme="majorHAnsi" w:hAnsiTheme="majorHAnsi"/>
          <w:b/>
          <w:sz w:val="18"/>
          <w:szCs w:val="18"/>
        </w:rPr>
        <w:t>S</w:t>
      </w:r>
      <w:r w:rsidR="00A948B2" w:rsidRPr="00B65A2B">
        <w:rPr>
          <w:rFonts w:asciiTheme="majorHAnsi" w:hAnsiTheme="majorHAnsi"/>
          <w:b/>
          <w:sz w:val="18"/>
          <w:szCs w:val="18"/>
        </w:rPr>
        <w:t>4</w:t>
      </w:r>
      <w:r w:rsidRPr="00B65A2B">
        <w:rPr>
          <w:rFonts w:asciiTheme="majorHAnsi" w:hAnsiTheme="majorHAnsi"/>
          <w:sz w:val="18"/>
          <w:szCs w:val="18"/>
        </w:rPr>
        <w:t xml:space="preserve">. </w:t>
      </w:r>
      <w:r w:rsidRPr="00B65A2B">
        <w:rPr>
          <w:rFonts w:asciiTheme="majorHAnsi" w:hAnsiTheme="majorHAnsi"/>
          <w:b/>
          <w:sz w:val="18"/>
          <w:szCs w:val="18"/>
        </w:rPr>
        <w:t>Deviances of Erasmus MC sub-models with start year of IR</w:t>
      </w:r>
      <w:r w:rsidRPr="00590FAA">
        <w:rPr>
          <w:rFonts w:asciiTheme="majorHAnsi" w:hAnsiTheme="majorHAnsi"/>
          <w:b/>
          <w:sz w:val="18"/>
          <w:szCs w:val="18"/>
        </w:rPr>
        <w:t xml:space="preserve">S in 2011 and duration of </w:t>
      </w:r>
      <w:r w:rsidRPr="00590FAA">
        <w:rPr>
          <w:rFonts w:asciiTheme="majorHAnsi" w:hAnsiTheme="majorHAnsi"/>
          <w:b/>
          <w:sz w:val="18"/>
          <w:szCs w:val="18"/>
          <w:u w:val="single"/>
        </w:rPr>
        <w:t>immunity of 1 year</w:t>
      </w:r>
      <w:r w:rsidRPr="00590FAA">
        <w:rPr>
          <w:rFonts w:asciiTheme="majorHAnsi" w:hAnsiTheme="majorHAnsi"/>
          <w:b/>
          <w:sz w:val="18"/>
          <w:szCs w:val="18"/>
        </w:rPr>
        <w:t>.</w:t>
      </w:r>
      <w:r w:rsidRPr="00590FAA">
        <w:rPr>
          <w:rFonts w:asciiTheme="majorHAnsi" w:hAnsiTheme="majorHAnsi"/>
          <w:sz w:val="18"/>
          <w:szCs w:val="18"/>
        </w:rPr>
        <w:t xml:space="preserve"> </w:t>
      </w:r>
      <w:r w:rsidR="00590FAA" w:rsidRPr="00590FAA">
        <w:rPr>
          <w:rFonts w:asciiTheme="majorHAnsi" w:hAnsiTheme="majorHAnsi"/>
          <w:sz w:val="18"/>
          <w:szCs w:val="18"/>
        </w:rPr>
        <w:t>Columns and abbreviations as in Table S3</w:t>
      </w:r>
      <w:r w:rsidR="00590FAA">
        <w:rPr>
          <w:rFonts w:asciiTheme="majorHAnsi" w:hAnsiTheme="majorHAnsi"/>
          <w:sz w:val="18"/>
          <w:szCs w:val="18"/>
        </w:rPr>
        <w:t>.</w:t>
      </w:r>
    </w:p>
    <w:p w14:paraId="62238A5A" w14:textId="34055C2B" w:rsidR="00601199" w:rsidRPr="00596D4B" w:rsidRDefault="00601199" w:rsidP="00601199">
      <w:pPr>
        <w:spacing w:line="240" w:lineRule="auto"/>
        <w:rPr>
          <w:rFonts w:asciiTheme="minorHAnsi" w:hAnsiTheme="minorHAnsi"/>
          <w:sz w:val="18"/>
          <w:szCs w:val="18"/>
        </w:rPr>
      </w:pPr>
    </w:p>
    <w:tbl>
      <w:tblPr>
        <w:tblpPr w:leftFromText="180" w:rightFromText="180" w:vertAnchor="text" w:horzAnchor="page" w:tblpX="469" w:tblpY="113"/>
        <w:tblW w:w="6517" w:type="pct"/>
        <w:tblLook w:val="04A0" w:firstRow="1" w:lastRow="0" w:firstColumn="1" w:lastColumn="0" w:noHBand="0" w:noVBand="1"/>
      </w:tblPr>
      <w:tblGrid>
        <w:gridCol w:w="691"/>
        <w:gridCol w:w="1256"/>
        <w:gridCol w:w="849"/>
        <w:gridCol w:w="794"/>
        <w:gridCol w:w="823"/>
        <w:gridCol w:w="823"/>
        <w:gridCol w:w="823"/>
        <w:gridCol w:w="823"/>
        <w:gridCol w:w="823"/>
        <w:gridCol w:w="823"/>
        <w:gridCol w:w="823"/>
        <w:gridCol w:w="823"/>
        <w:gridCol w:w="959"/>
      </w:tblGrid>
      <w:tr w:rsidR="00FE7207" w:rsidRPr="00EA329A" w14:paraId="363C81E6" w14:textId="77777777" w:rsidTr="00FE7207">
        <w:trPr>
          <w:trHeight w:val="320"/>
        </w:trPr>
        <w:tc>
          <w:tcPr>
            <w:tcW w:w="311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B9C2441" w14:textId="77777777" w:rsidR="00FE7207" w:rsidRPr="00EA329A" w:rsidRDefault="00FE7207" w:rsidP="00FE7207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Model</w:t>
            </w:r>
          </w:p>
        </w:tc>
        <w:tc>
          <w:tcPr>
            <w:tcW w:w="566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27C202" w14:textId="77777777" w:rsidR="00FE7207" w:rsidRPr="00EA329A" w:rsidRDefault="00FE7207" w:rsidP="00FE7207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Duration </w:t>
            </w: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br/>
              <w:t>early asymptomatic stage (days)</w:t>
            </w:r>
          </w:p>
        </w:tc>
        <w:tc>
          <w:tcPr>
            <w:tcW w:w="382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04A8BE2" w14:textId="77777777" w:rsidR="00FE7207" w:rsidRPr="00EA329A" w:rsidRDefault="00FE7207" w:rsidP="00FE7207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 IRS efficacy (All districts)</w:t>
            </w:r>
          </w:p>
        </w:tc>
        <w:tc>
          <w:tcPr>
            <w:tcW w:w="3741" w:type="pct"/>
            <w:gridSpan w:val="10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6E5500A" w14:textId="77777777" w:rsidR="00FE7207" w:rsidRPr="00EA329A" w:rsidRDefault="00FE7207" w:rsidP="00FE7207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Deviance</w:t>
            </w:r>
          </w:p>
        </w:tc>
      </w:tr>
      <w:tr w:rsidR="00FE7207" w:rsidRPr="00EA329A" w14:paraId="0C35B4FE" w14:textId="77777777" w:rsidTr="00FE7207">
        <w:trPr>
          <w:trHeight w:val="320"/>
        </w:trPr>
        <w:tc>
          <w:tcPr>
            <w:tcW w:w="311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</w:tcPr>
          <w:p w14:paraId="4A502E78" w14:textId="77777777" w:rsidR="00FE7207" w:rsidRPr="00EA329A" w:rsidRDefault="00FE7207" w:rsidP="00FE7207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</w:tcPr>
          <w:p w14:paraId="01138A3D" w14:textId="77777777" w:rsidR="00FE7207" w:rsidRPr="00EA329A" w:rsidRDefault="00FE7207" w:rsidP="00FE7207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82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5AAF510" w14:textId="77777777" w:rsidR="00FE7207" w:rsidRPr="00EA329A" w:rsidRDefault="00FE7207" w:rsidP="00FE7207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58" w:type="pct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3068DE1B" w14:textId="2966C0E0" w:rsidR="00FE7207" w:rsidRPr="00EA329A" w:rsidRDefault="00E34B8B" w:rsidP="00FE7207">
            <w:pPr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All districts</w:t>
            </w:r>
          </w:p>
        </w:tc>
        <w:tc>
          <w:tcPr>
            <w:tcW w:w="3383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6A885BC6" w14:textId="63002596" w:rsidR="00FE7207" w:rsidRPr="00EA329A" w:rsidRDefault="00E34B8B" w:rsidP="00FE7207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Geographical cross-validation</w:t>
            </w:r>
          </w:p>
        </w:tc>
      </w:tr>
      <w:tr w:rsidR="00FE7207" w:rsidRPr="00EA329A" w14:paraId="61E97EFD" w14:textId="77777777" w:rsidTr="00FE7207">
        <w:trPr>
          <w:trHeight w:val="920"/>
        </w:trPr>
        <w:tc>
          <w:tcPr>
            <w:tcW w:w="311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36D23A2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CFCA98A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82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400C2A3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58" w:type="pct"/>
            <w:vMerge/>
            <w:tcBorders>
              <w:left w:val="single" w:sz="8" w:space="0" w:color="auto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C37C733" w14:textId="60687654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96" w:type="pct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E1BD27" w14:textId="1D4CD540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 SAH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2261E6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6712A180" w14:textId="76705BDB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ECH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A8962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0505654C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SAM 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0BCF47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Without </w:t>
            </w:r>
          </w:p>
          <w:p w14:paraId="4F1BB940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GOP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E99A6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6079677E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BEG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844615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69817063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KH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18139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0B8739D5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PAT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C256DA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038AC510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CH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B69E72" w14:textId="6B4AF1C8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Total </w:t>
            </w: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br/>
              <w:t>deviance</w:t>
            </w:r>
            <w:r w:rsidR="00ED5883"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*</w:t>
            </w: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 </w:t>
            </w:r>
          </w:p>
        </w:tc>
      </w:tr>
      <w:tr w:rsidR="00FE7207" w:rsidRPr="00EA329A" w14:paraId="13A94485" w14:textId="77777777" w:rsidTr="00FE7207">
        <w:trPr>
          <w:trHeight w:val="300"/>
        </w:trPr>
        <w:tc>
          <w:tcPr>
            <w:tcW w:w="311" w:type="pct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5B98840" w14:textId="77777777" w:rsidR="00FE7207" w:rsidRPr="00EA329A" w:rsidRDefault="00FE7207" w:rsidP="00FE7207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E0</w:t>
            </w: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ACDF0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8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42ED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8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B4A84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86</w:t>
            </w:r>
          </w:p>
        </w:tc>
        <w:tc>
          <w:tcPr>
            <w:tcW w:w="39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9311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76</w:t>
            </w:r>
          </w:p>
        </w:tc>
        <w:tc>
          <w:tcPr>
            <w:tcW w:w="371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CC41A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61</w:t>
            </w:r>
          </w:p>
        </w:tc>
        <w:tc>
          <w:tcPr>
            <w:tcW w:w="3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E78E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539</w:t>
            </w:r>
          </w:p>
        </w:tc>
        <w:tc>
          <w:tcPr>
            <w:tcW w:w="371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7137B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13</w:t>
            </w:r>
          </w:p>
        </w:tc>
        <w:tc>
          <w:tcPr>
            <w:tcW w:w="3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2723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55</w:t>
            </w:r>
          </w:p>
        </w:tc>
        <w:tc>
          <w:tcPr>
            <w:tcW w:w="371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949DE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9</w:t>
            </w:r>
          </w:p>
        </w:tc>
        <w:tc>
          <w:tcPr>
            <w:tcW w:w="3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B1677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</w:t>
            </w:r>
          </w:p>
        </w:tc>
        <w:tc>
          <w:tcPr>
            <w:tcW w:w="371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19A1C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2</w:t>
            </w:r>
          </w:p>
        </w:tc>
        <w:tc>
          <w:tcPr>
            <w:tcW w:w="392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5F50B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86</w:t>
            </w:r>
          </w:p>
        </w:tc>
      </w:tr>
      <w:tr w:rsidR="00FE7207" w:rsidRPr="00EA329A" w14:paraId="11255332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5FB65E7B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538F6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5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1C39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A8D82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725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97D1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88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C130F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91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0BB3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45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A0EA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21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1244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5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49FBE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84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0CE2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9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01080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2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9DE34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725</w:t>
            </w:r>
          </w:p>
        </w:tc>
      </w:tr>
      <w:tr w:rsidR="00FE7207" w:rsidRPr="00EA329A" w14:paraId="7CC9C79B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5FF55950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703C16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2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DF2A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12E8A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504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33AE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77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A7CEF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73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CB1A6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11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F8232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05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9F7D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1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550CE7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63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CDD0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0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18FB1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2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6654A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504</w:t>
            </w:r>
          </w:p>
        </w:tc>
      </w:tr>
      <w:tr w:rsidR="00FE7207" w:rsidRPr="00EA329A" w14:paraId="5F9C4CF2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3FB6FC8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FC29D7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9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E034F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31BE4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220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C5AD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7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15CFC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94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11826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29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986A9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74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E9F5E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1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74919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61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15F4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59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B06EBF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6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95745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220</w:t>
            </w:r>
          </w:p>
        </w:tc>
      </w:tr>
      <w:tr w:rsidR="00FE7207" w:rsidRPr="00EA329A" w14:paraId="48449C6E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A40D422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16C54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6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A7BE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90EBD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135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39E0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32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C211A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3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B82A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81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40958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8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5AA8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25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5C876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5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3BD1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0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39A4B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4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711BD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135</w:t>
            </w:r>
          </w:p>
        </w:tc>
      </w:tr>
      <w:tr w:rsidR="00FE7207" w:rsidRPr="00EA329A" w14:paraId="649602F0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B3205B4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1911776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E1F4A7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2177B39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877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8312F8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83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61F8093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7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386099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9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482A25A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2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3F2EB3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7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69370A6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64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F97E92F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6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01D9BE5E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3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1968CD3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877</w:t>
            </w:r>
          </w:p>
        </w:tc>
      </w:tr>
      <w:tr w:rsidR="00FE7207" w:rsidRPr="00EA329A" w14:paraId="4A8541E2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9FB8C00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36BB8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540F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0.997</w:t>
            </w:r>
          </w:p>
        </w:tc>
        <w:tc>
          <w:tcPr>
            <w:tcW w:w="35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597D87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884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14FF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62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D5080E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0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2C55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6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79AD0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96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F499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82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E72F9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0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8EEB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5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8A09C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4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A57BA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24</w:t>
            </w:r>
          </w:p>
        </w:tc>
      </w:tr>
      <w:tr w:rsidR="00FE7207" w:rsidRPr="00EA329A" w14:paraId="0F719A19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753D45E1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AEAD3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7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80726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0.944</w:t>
            </w:r>
          </w:p>
        </w:tc>
        <w:tc>
          <w:tcPr>
            <w:tcW w:w="35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77136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890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0EF2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66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545C2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8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F1C4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92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CBC147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9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2AE9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95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AFA82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6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196F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8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9A26B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5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CB831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46</w:t>
            </w:r>
          </w:p>
        </w:tc>
      </w:tr>
      <w:tr w:rsidR="00FE7207" w:rsidRPr="00EA329A" w14:paraId="361A7A6E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14316B28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E8883E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3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BF7A87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0.897</w:t>
            </w:r>
          </w:p>
        </w:tc>
        <w:tc>
          <w:tcPr>
            <w:tcW w:w="358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CC7C3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85</w:t>
            </w:r>
          </w:p>
        </w:tc>
        <w:tc>
          <w:tcPr>
            <w:tcW w:w="39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C6F8E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8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48112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C717C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1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E8FF5F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99A89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31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E4A056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E7DF2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1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69BCAE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8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78387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46</w:t>
            </w:r>
          </w:p>
        </w:tc>
      </w:tr>
      <w:tr w:rsidR="00FE7207" w:rsidRPr="00EA329A" w14:paraId="795AE437" w14:textId="77777777" w:rsidTr="00FE7207">
        <w:trPr>
          <w:trHeight w:val="300"/>
        </w:trPr>
        <w:tc>
          <w:tcPr>
            <w:tcW w:w="311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0D7A1F5" w14:textId="77777777" w:rsidR="00FE7207" w:rsidRPr="00EA329A" w:rsidRDefault="00FE7207" w:rsidP="00FE7207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E1</w:t>
            </w:r>
          </w:p>
        </w:tc>
        <w:tc>
          <w:tcPr>
            <w:tcW w:w="566" w:type="pct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6CFF3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8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8625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23AC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6151</w:t>
            </w:r>
          </w:p>
        </w:tc>
        <w:tc>
          <w:tcPr>
            <w:tcW w:w="39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6296E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62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7036D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57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4430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15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BB24B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70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BCEB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644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B69E6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66F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24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65657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7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F1B93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6151</w:t>
            </w:r>
          </w:p>
        </w:tc>
      </w:tr>
      <w:tr w:rsidR="00FE7207" w:rsidRPr="00EA329A" w14:paraId="5AC9819A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EF21A80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EF788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5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0306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CE8CE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655</w:t>
            </w:r>
          </w:p>
        </w:tc>
        <w:tc>
          <w:tcPr>
            <w:tcW w:w="39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C127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13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5BFFDE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2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3D5C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32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DDA70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6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DD96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0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991F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0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28DC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6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D4B587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62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44A70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655</w:t>
            </w:r>
          </w:p>
        </w:tc>
      </w:tr>
      <w:tr w:rsidR="00FE7207" w:rsidRPr="00EA329A" w14:paraId="105FBED6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7DCFBA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970A2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2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D767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6E6E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970</w:t>
            </w:r>
          </w:p>
        </w:tc>
        <w:tc>
          <w:tcPr>
            <w:tcW w:w="39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5424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58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BD4CA7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1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283D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1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F90C3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17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6D23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25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CBEE0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6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6B52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5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100E0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857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F613B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973</w:t>
            </w:r>
          </w:p>
        </w:tc>
      </w:tr>
      <w:tr w:rsidR="00FE7207" w:rsidRPr="00EA329A" w14:paraId="1AE5EC07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428D050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CC6C3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9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0946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A419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23</w:t>
            </w:r>
          </w:p>
        </w:tc>
        <w:tc>
          <w:tcPr>
            <w:tcW w:w="39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1D47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43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E0473F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8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A254F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28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16376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54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8D70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5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3E8C4E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4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92E9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117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9CBDF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0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31145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24</w:t>
            </w:r>
          </w:p>
        </w:tc>
      </w:tr>
      <w:tr w:rsidR="00FE7207" w:rsidRPr="00EA329A" w14:paraId="03E8FA7A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19C98A5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98AC1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6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EA00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5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E48C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48</w:t>
            </w:r>
          </w:p>
        </w:tc>
        <w:tc>
          <w:tcPr>
            <w:tcW w:w="39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A7CB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29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EE64F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6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37F2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7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5253A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1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F64D6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44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AC50A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0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F6B5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287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E4C8F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55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FD4FBF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79</w:t>
            </w:r>
          </w:p>
        </w:tc>
      </w:tr>
      <w:tr w:rsidR="00FE7207" w:rsidRPr="00EA329A" w14:paraId="565778C4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BDDD49E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32710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6621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0.944</w:t>
            </w:r>
          </w:p>
        </w:tc>
        <w:tc>
          <w:tcPr>
            <w:tcW w:w="35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E230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66</w:t>
            </w:r>
          </w:p>
        </w:tc>
        <w:tc>
          <w:tcPr>
            <w:tcW w:w="39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2F4D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4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5D7135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3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E2F3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69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367B2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77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F015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40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82A08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0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5FB1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12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8DB4B7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9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15A756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274</w:t>
            </w:r>
          </w:p>
        </w:tc>
      </w:tr>
      <w:tr w:rsidR="00FE7207" w:rsidRPr="00EA329A" w14:paraId="0F422CDB" w14:textId="77777777" w:rsidTr="00FE7207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4C0E173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2695E85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FFF63A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0.849</w:t>
            </w:r>
          </w:p>
        </w:tc>
        <w:tc>
          <w:tcPr>
            <w:tcW w:w="358" w:type="pc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39E6517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947</w:t>
            </w:r>
          </w:p>
        </w:tc>
        <w:tc>
          <w:tcPr>
            <w:tcW w:w="39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E990D6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86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60A31CE6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8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C989B83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3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3592E96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25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00FDA3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5B33881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2F8837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9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72D947E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3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14A81534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16</w:t>
            </w:r>
          </w:p>
        </w:tc>
      </w:tr>
      <w:tr w:rsidR="00FE7207" w:rsidRPr="00EA329A" w14:paraId="2AA58E3A" w14:textId="77777777" w:rsidTr="00FE7207">
        <w:trPr>
          <w:trHeight w:val="32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8BF938A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8C07FF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7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BAD0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0.739</w:t>
            </w:r>
          </w:p>
        </w:tc>
        <w:tc>
          <w:tcPr>
            <w:tcW w:w="358" w:type="pc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90ABB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87</w:t>
            </w:r>
          </w:p>
        </w:tc>
        <w:tc>
          <w:tcPr>
            <w:tcW w:w="39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D7C1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8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7DE46F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5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12FA6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83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7DA51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14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1FB4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21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82A46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1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A88D8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4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90967E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7</w:t>
            </w:r>
          </w:p>
        </w:tc>
        <w:tc>
          <w:tcPr>
            <w:tcW w:w="39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EA394F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204</w:t>
            </w:r>
          </w:p>
        </w:tc>
      </w:tr>
      <w:tr w:rsidR="00FE7207" w:rsidRPr="00EA329A" w14:paraId="143921FF" w14:textId="77777777" w:rsidTr="00FE7207">
        <w:trPr>
          <w:trHeight w:val="32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C4E0ABB" w14:textId="77777777" w:rsidR="00FE7207" w:rsidRPr="00EA329A" w:rsidRDefault="00FE7207" w:rsidP="00FE7207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FE829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382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4F92D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0.659</w:t>
            </w:r>
          </w:p>
        </w:tc>
        <w:tc>
          <w:tcPr>
            <w:tcW w:w="35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82C21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185</w:t>
            </w:r>
          </w:p>
        </w:tc>
        <w:tc>
          <w:tcPr>
            <w:tcW w:w="396" w:type="pct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01E6B2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33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FC2C7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434139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77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2A200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7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1C150C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10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60390A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1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7910A6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73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8065E0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21</w:t>
            </w:r>
          </w:p>
        </w:tc>
        <w:tc>
          <w:tcPr>
            <w:tcW w:w="39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D13DB5" w14:textId="77777777" w:rsidR="00FE7207" w:rsidRPr="00EA329A" w:rsidRDefault="00FE7207" w:rsidP="00FE7207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270</w:t>
            </w:r>
          </w:p>
        </w:tc>
      </w:tr>
    </w:tbl>
    <w:p w14:paraId="2327CC86" w14:textId="0FBEB054" w:rsidR="00553FD0" w:rsidRPr="00ED5883" w:rsidRDefault="00553FD0" w:rsidP="00553FD0">
      <w:pPr>
        <w:spacing w:line="240" w:lineRule="auto"/>
        <w:rPr>
          <w:rFonts w:asciiTheme="majorHAnsi" w:hAnsiTheme="majorHAnsi"/>
          <w:color w:val="auto"/>
        </w:rPr>
      </w:pPr>
    </w:p>
    <w:p w14:paraId="48F762E6" w14:textId="5C4099A4" w:rsidR="00553FD0" w:rsidRDefault="00ED5883" w:rsidP="008E6F74">
      <w:pPr>
        <w:spacing w:line="240" w:lineRule="auto"/>
        <w:rPr>
          <w:rFonts w:asciiTheme="majorHAnsi" w:hAnsiTheme="majorHAnsi"/>
          <w:b/>
          <w:color w:val="auto"/>
        </w:rPr>
      </w:pPr>
      <w:r w:rsidRPr="00ED5883">
        <w:rPr>
          <w:rFonts w:asciiTheme="majorHAnsi" w:hAnsiTheme="majorHAnsi"/>
          <w:color w:val="auto"/>
          <w:sz w:val="18"/>
        </w:rPr>
        <w:t xml:space="preserve">* Values of </w:t>
      </w:r>
      <w:r w:rsidR="008E6F74">
        <w:rPr>
          <w:rFonts w:asciiTheme="majorHAnsi" w:hAnsiTheme="majorHAnsi"/>
          <w:color w:val="auto"/>
          <w:sz w:val="18"/>
        </w:rPr>
        <w:t>‘T</w:t>
      </w:r>
      <w:r w:rsidRPr="00ED5883">
        <w:rPr>
          <w:rFonts w:asciiTheme="majorHAnsi" w:hAnsiTheme="majorHAnsi"/>
          <w:color w:val="auto"/>
          <w:sz w:val="18"/>
        </w:rPr>
        <w:t>otal deviance</w:t>
      </w:r>
      <w:r w:rsidR="008E6F74">
        <w:rPr>
          <w:rFonts w:asciiTheme="majorHAnsi" w:hAnsiTheme="majorHAnsi"/>
          <w:color w:val="auto"/>
          <w:sz w:val="18"/>
        </w:rPr>
        <w:t>’</w:t>
      </w:r>
      <w:r w:rsidRPr="00ED5883">
        <w:rPr>
          <w:rFonts w:asciiTheme="majorHAnsi" w:hAnsiTheme="majorHAnsi"/>
          <w:color w:val="auto"/>
          <w:sz w:val="18"/>
        </w:rPr>
        <w:t xml:space="preserve"> and deviance of ‘All districts’ are similar when </w:t>
      </w:r>
      <w:r w:rsidR="008E6F74">
        <w:rPr>
          <w:rFonts w:asciiTheme="majorHAnsi" w:hAnsiTheme="majorHAnsi"/>
          <w:color w:val="auto"/>
          <w:sz w:val="18"/>
        </w:rPr>
        <w:t>the fitted IRS efficacy for both the cross-</w:t>
      </w:r>
      <w:r w:rsidRPr="00ED5883">
        <w:rPr>
          <w:rFonts w:asciiTheme="majorHAnsi" w:hAnsiTheme="majorHAnsi"/>
          <w:color w:val="auto"/>
          <w:sz w:val="18"/>
        </w:rPr>
        <w:t xml:space="preserve">validation as well as the fitting to all districts arrives </w:t>
      </w:r>
      <w:r w:rsidR="008E6F74">
        <w:rPr>
          <w:rFonts w:asciiTheme="majorHAnsi" w:hAnsiTheme="majorHAnsi"/>
          <w:color w:val="auto"/>
          <w:sz w:val="18"/>
        </w:rPr>
        <w:t>at a value of</w:t>
      </w:r>
      <w:r w:rsidRPr="00ED5883">
        <w:rPr>
          <w:rFonts w:asciiTheme="majorHAnsi" w:hAnsiTheme="majorHAnsi"/>
          <w:color w:val="auto"/>
          <w:sz w:val="18"/>
        </w:rPr>
        <w:t xml:space="preserve"> 1</w:t>
      </w:r>
      <w:r w:rsidR="008E6F74">
        <w:rPr>
          <w:rFonts w:asciiTheme="majorHAnsi" w:hAnsiTheme="majorHAnsi"/>
          <w:color w:val="auto"/>
          <w:sz w:val="18"/>
        </w:rPr>
        <w:t>.0</w:t>
      </w:r>
      <w:r w:rsidRPr="00ED5883">
        <w:rPr>
          <w:rFonts w:asciiTheme="majorHAnsi" w:hAnsiTheme="majorHAnsi"/>
          <w:color w:val="auto"/>
          <w:sz w:val="18"/>
        </w:rPr>
        <w:t>.</w:t>
      </w:r>
      <w:r>
        <w:rPr>
          <w:rFonts w:asciiTheme="majorHAnsi" w:hAnsiTheme="majorHAnsi"/>
          <w:color w:val="auto"/>
        </w:rPr>
        <w:br/>
      </w:r>
    </w:p>
    <w:p w14:paraId="439F8443" w14:textId="34CDB519" w:rsidR="005C2ED0" w:rsidRPr="00590FAA" w:rsidRDefault="008E6F74" w:rsidP="005C2ED0">
      <w:pPr>
        <w:spacing w:line="240" w:lineRule="auto"/>
        <w:rPr>
          <w:rFonts w:asciiTheme="minorHAnsi" w:hAnsiTheme="minorHAnsi"/>
          <w:b/>
          <w:sz w:val="18"/>
          <w:szCs w:val="18"/>
        </w:rPr>
      </w:pPr>
      <w:r>
        <w:rPr>
          <w:rFonts w:asciiTheme="minorHAnsi" w:hAnsiTheme="minorHAnsi"/>
          <w:b/>
          <w:sz w:val="18"/>
          <w:szCs w:val="18"/>
        </w:rPr>
        <w:br w:type="page"/>
      </w:r>
      <w:r w:rsidR="005C2ED0" w:rsidRPr="00B65A2B">
        <w:rPr>
          <w:rFonts w:asciiTheme="majorHAnsi" w:hAnsiTheme="majorHAnsi"/>
          <w:b/>
          <w:sz w:val="18"/>
          <w:szCs w:val="18"/>
        </w:rPr>
        <w:t xml:space="preserve">Table </w:t>
      </w:r>
      <w:r w:rsidR="00EA329A">
        <w:rPr>
          <w:rFonts w:asciiTheme="majorHAnsi" w:hAnsiTheme="majorHAnsi"/>
          <w:b/>
          <w:sz w:val="18"/>
          <w:szCs w:val="18"/>
        </w:rPr>
        <w:t>S</w:t>
      </w:r>
      <w:r w:rsidR="00A948B2" w:rsidRPr="00B65A2B">
        <w:rPr>
          <w:rFonts w:asciiTheme="majorHAnsi" w:hAnsiTheme="majorHAnsi"/>
          <w:b/>
          <w:sz w:val="18"/>
          <w:szCs w:val="18"/>
        </w:rPr>
        <w:t>5</w:t>
      </w:r>
      <w:r w:rsidR="005C2ED0" w:rsidRPr="00B65A2B">
        <w:rPr>
          <w:rFonts w:asciiTheme="majorHAnsi" w:hAnsiTheme="majorHAnsi"/>
          <w:sz w:val="18"/>
          <w:szCs w:val="18"/>
        </w:rPr>
        <w:t xml:space="preserve">. </w:t>
      </w:r>
      <w:r w:rsidR="005C2ED0" w:rsidRPr="00B65A2B">
        <w:rPr>
          <w:rFonts w:asciiTheme="majorHAnsi" w:hAnsiTheme="majorHAnsi"/>
          <w:b/>
          <w:sz w:val="18"/>
          <w:szCs w:val="18"/>
        </w:rPr>
        <w:t xml:space="preserve">Deviances of Erasmus MC sub-models with start year of IRS in 2011 and duration of </w:t>
      </w:r>
      <w:r w:rsidR="005C2ED0" w:rsidRPr="00B65A2B">
        <w:rPr>
          <w:rFonts w:asciiTheme="majorHAnsi" w:hAnsiTheme="majorHAnsi"/>
          <w:b/>
          <w:sz w:val="18"/>
          <w:szCs w:val="18"/>
          <w:u w:val="single"/>
        </w:rPr>
        <w:t>immunity of 5 years</w:t>
      </w:r>
      <w:r w:rsidR="005C2ED0" w:rsidRPr="00B65A2B">
        <w:rPr>
          <w:rFonts w:asciiTheme="majorHAnsi" w:hAnsiTheme="majorHAnsi"/>
          <w:b/>
          <w:sz w:val="18"/>
          <w:szCs w:val="18"/>
        </w:rPr>
        <w:t>.</w:t>
      </w:r>
      <w:r w:rsidR="005C2ED0" w:rsidRPr="00B65A2B">
        <w:rPr>
          <w:rFonts w:asciiTheme="majorHAnsi" w:hAnsiTheme="majorHAnsi"/>
          <w:sz w:val="18"/>
          <w:szCs w:val="18"/>
        </w:rPr>
        <w:t xml:space="preserve"> </w:t>
      </w:r>
      <w:r w:rsidR="00590FAA" w:rsidRPr="00590FAA">
        <w:rPr>
          <w:rFonts w:asciiTheme="majorHAnsi" w:hAnsiTheme="majorHAnsi"/>
          <w:sz w:val="18"/>
          <w:szCs w:val="18"/>
        </w:rPr>
        <w:t>Columns and abbreviations as in Table S3</w:t>
      </w:r>
      <w:r w:rsidR="00590FAA">
        <w:rPr>
          <w:rFonts w:asciiTheme="majorHAnsi" w:hAnsiTheme="majorHAnsi"/>
          <w:sz w:val="18"/>
          <w:szCs w:val="18"/>
        </w:rPr>
        <w:t>.</w:t>
      </w:r>
    </w:p>
    <w:tbl>
      <w:tblPr>
        <w:tblpPr w:leftFromText="180" w:rightFromText="180" w:vertAnchor="page" w:horzAnchor="page" w:tblpX="649" w:tblpY="2161"/>
        <w:tblW w:w="6517" w:type="pct"/>
        <w:tblLook w:val="04A0" w:firstRow="1" w:lastRow="0" w:firstColumn="1" w:lastColumn="0" w:noHBand="0" w:noVBand="1"/>
      </w:tblPr>
      <w:tblGrid>
        <w:gridCol w:w="691"/>
        <w:gridCol w:w="1256"/>
        <w:gridCol w:w="849"/>
        <w:gridCol w:w="847"/>
        <w:gridCol w:w="823"/>
        <w:gridCol w:w="823"/>
        <w:gridCol w:w="823"/>
        <w:gridCol w:w="823"/>
        <w:gridCol w:w="823"/>
        <w:gridCol w:w="824"/>
        <w:gridCol w:w="824"/>
        <w:gridCol w:w="824"/>
        <w:gridCol w:w="870"/>
      </w:tblGrid>
      <w:tr w:rsidR="00590FAA" w:rsidRPr="00EA329A" w14:paraId="23D4C685" w14:textId="77777777" w:rsidTr="00590FAA">
        <w:trPr>
          <w:trHeight w:val="320"/>
        </w:trPr>
        <w:tc>
          <w:tcPr>
            <w:tcW w:w="311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543919" w14:textId="77777777" w:rsidR="00590FAA" w:rsidRPr="00EA329A" w:rsidRDefault="00590FAA" w:rsidP="00590FAA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Model</w:t>
            </w:r>
          </w:p>
        </w:tc>
        <w:tc>
          <w:tcPr>
            <w:tcW w:w="566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1F4407" w14:textId="77777777" w:rsidR="00590FAA" w:rsidRPr="00EA329A" w:rsidRDefault="00590FAA" w:rsidP="00590FAA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Duration </w:t>
            </w: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br/>
              <w:t>early asymptomatic stage (days)</w:t>
            </w:r>
          </w:p>
        </w:tc>
        <w:tc>
          <w:tcPr>
            <w:tcW w:w="382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C81B979" w14:textId="77777777" w:rsidR="00590FAA" w:rsidRPr="00EA329A" w:rsidRDefault="00590FAA" w:rsidP="00590FAA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 IRS efficacy (All districts)</w:t>
            </w:r>
          </w:p>
        </w:tc>
        <w:tc>
          <w:tcPr>
            <w:tcW w:w="3741" w:type="pct"/>
            <w:gridSpan w:val="10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B55D9B" w14:textId="77777777" w:rsidR="00590FAA" w:rsidRPr="00EA329A" w:rsidRDefault="00590FAA" w:rsidP="00590FAA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Deviance</w:t>
            </w:r>
          </w:p>
        </w:tc>
      </w:tr>
      <w:tr w:rsidR="00590FAA" w:rsidRPr="00EA329A" w14:paraId="198EE0B3" w14:textId="77777777" w:rsidTr="00590FAA">
        <w:trPr>
          <w:trHeight w:val="320"/>
        </w:trPr>
        <w:tc>
          <w:tcPr>
            <w:tcW w:w="311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34D0B389" w14:textId="77777777" w:rsidR="00590FAA" w:rsidRPr="00EA329A" w:rsidRDefault="00590FAA" w:rsidP="00590FAA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</w:tcPr>
          <w:p w14:paraId="458452BB" w14:textId="77777777" w:rsidR="00590FAA" w:rsidRPr="00EA329A" w:rsidRDefault="00590FAA" w:rsidP="00590FAA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82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066A01C" w14:textId="77777777" w:rsidR="00590FAA" w:rsidRPr="00EA329A" w:rsidRDefault="00590FAA" w:rsidP="00590FAA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82" w:type="pct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7C191348" w14:textId="77777777" w:rsidR="00590FAA" w:rsidRPr="00EA329A" w:rsidRDefault="00590FAA" w:rsidP="00590FAA">
            <w:pPr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All districts</w:t>
            </w:r>
          </w:p>
        </w:tc>
        <w:tc>
          <w:tcPr>
            <w:tcW w:w="3359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6905AB70" w14:textId="77777777" w:rsidR="00590FAA" w:rsidRPr="00EA329A" w:rsidRDefault="00590FAA" w:rsidP="00590FAA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Geographical cross-validation</w:t>
            </w:r>
          </w:p>
        </w:tc>
      </w:tr>
      <w:tr w:rsidR="00590FAA" w:rsidRPr="00EA329A" w14:paraId="46C1BA26" w14:textId="77777777" w:rsidTr="00590FAA">
        <w:trPr>
          <w:trHeight w:val="920"/>
        </w:trPr>
        <w:tc>
          <w:tcPr>
            <w:tcW w:w="311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94EF3E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4F03D64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82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6FCF97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82" w:type="pct"/>
            <w:vMerge/>
            <w:tcBorders>
              <w:left w:val="single" w:sz="8" w:space="0" w:color="auto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7B986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71" w:type="pct"/>
            <w:tcBorders>
              <w:top w:val="nil"/>
              <w:left w:val="single" w:sz="8" w:space="0" w:color="000000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92FC1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 SAH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DCDEA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5C57B67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ECH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00CE3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35F4415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SAM 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7C72C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Without </w:t>
            </w:r>
          </w:p>
          <w:p w14:paraId="1F4B84D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GOP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3442C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02F2FD94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BEG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F6C11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1B5ACDF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KH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9CBDE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692DDE5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PAT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B8B6B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0C47041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WCH</w:t>
            </w:r>
          </w:p>
        </w:tc>
        <w:tc>
          <w:tcPr>
            <w:tcW w:w="39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73DBB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Total </w:t>
            </w: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br/>
              <w:t xml:space="preserve">deviance </w:t>
            </w:r>
          </w:p>
        </w:tc>
      </w:tr>
      <w:tr w:rsidR="00590FAA" w:rsidRPr="00EA329A" w14:paraId="01D7F777" w14:textId="77777777" w:rsidTr="00590FAA">
        <w:trPr>
          <w:trHeight w:val="300"/>
        </w:trPr>
        <w:tc>
          <w:tcPr>
            <w:tcW w:w="311" w:type="pct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0F3181" w14:textId="77777777" w:rsidR="00590FAA" w:rsidRPr="00EA329A" w:rsidRDefault="00590FAA" w:rsidP="00590FAA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E0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EAD258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8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4417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 1.000</w:t>
            </w:r>
          </w:p>
        </w:tc>
        <w:tc>
          <w:tcPr>
            <w:tcW w:w="382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9FBD8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225</w:t>
            </w:r>
          </w:p>
        </w:tc>
        <w:tc>
          <w:tcPr>
            <w:tcW w:w="371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37D62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727</w:t>
            </w:r>
          </w:p>
        </w:tc>
        <w:tc>
          <w:tcPr>
            <w:tcW w:w="371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20D4F7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930</w:t>
            </w:r>
          </w:p>
        </w:tc>
        <w:tc>
          <w:tcPr>
            <w:tcW w:w="371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96E65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964</w:t>
            </w:r>
          </w:p>
        </w:tc>
        <w:tc>
          <w:tcPr>
            <w:tcW w:w="371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10676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981</w:t>
            </w:r>
          </w:p>
        </w:tc>
        <w:tc>
          <w:tcPr>
            <w:tcW w:w="371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5CEB8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242</w:t>
            </w:r>
          </w:p>
        </w:tc>
        <w:tc>
          <w:tcPr>
            <w:tcW w:w="371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C3C06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69</w:t>
            </w:r>
          </w:p>
        </w:tc>
        <w:tc>
          <w:tcPr>
            <w:tcW w:w="371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BA0C8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357</w:t>
            </w:r>
          </w:p>
        </w:tc>
        <w:tc>
          <w:tcPr>
            <w:tcW w:w="3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EBB2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954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DFB96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225</w:t>
            </w:r>
          </w:p>
        </w:tc>
      </w:tr>
      <w:tr w:rsidR="00590FAA" w:rsidRPr="00EA329A" w14:paraId="3310C77C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553D444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724765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5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9BD1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 1.000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48F00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87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2E1FE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66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8BB4F1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893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A96654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055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C78A31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0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0D664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354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1A4C0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8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E44B6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743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E004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48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CE0E8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872</w:t>
            </w:r>
          </w:p>
        </w:tc>
      </w:tr>
      <w:tr w:rsidR="00590FAA" w:rsidRPr="00EA329A" w14:paraId="77180114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25C1A37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0A991CF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2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44B69C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 1.000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C268867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146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D4BDAB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506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2119B2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64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879313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4024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C628205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031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A22E5A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300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7D086A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03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5CB098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63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939CE8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972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9B59B6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1146</w:t>
            </w:r>
          </w:p>
        </w:tc>
      </w:tr>
      <w:tr w:rsidR="00590FAA" w:rsidRPr="00EA329A" w14:paraId="0AD164FE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6EEE58B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CE7FCE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9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9F08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C6991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ABE4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3C65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D2285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2082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FB715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F5E3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E700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C735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20BBC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4C143C24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1E1C1C9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782CA04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6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CD585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80F8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8A17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5EEA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2240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D482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60D0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ED854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DE1F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367B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FF029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453FF682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F541BA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B4AE35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BDC0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3E76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160D7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CECB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16BA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B398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B172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34F97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11E5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591D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A90C0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250C5F93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41E0C46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DA66F9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D3EF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561C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4ACD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6972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0B89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6260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E156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5DC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3303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E081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19778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45D2BE5F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66BB4DD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A5F6DD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7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C5A4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EF42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A8BF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9256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BC41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F907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6B9D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544C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D4D6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0507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EB1D6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088F57CB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40DE1BD4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DE5B46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382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605C4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C1E7F1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EBC697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2E77F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BDAC0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7D6C3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ACAA55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0F557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4FC21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D5440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A03E9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143F9F71" w14:textId="77777777" w:rsidTr="00590FAA">
        <w:trPr>
          <w:trHeight w:val="300"/>
        </w:trPr>
        <w:tc>
          <w:tcPr>
            <w:tcW w:w="311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27CE4D" w14:textId="77777777" w:rsidR="00590FAA" w:rsidRPr="00EA329A" w:rsidRDefault="00590FAA" w:rsidP="00590FAA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E1</w:t>
            </w:r>
          </w:p>
        </w:tc>
        <w:tc>
          <w:tcPr>
            <w:tcW w:w="566" w:type="pct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224BB8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8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FB37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551CC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3E90E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49E32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9D3FD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A6022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AE5C9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235B2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6C035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9E2B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0BA82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0A4140AF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D46467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1CB6A8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5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832C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E1F8A1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0C12A1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53371A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9C9C64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28782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954EA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F6124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871A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D0C8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5F6705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60E8A561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45B232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760AE77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32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1EB84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84EA17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15449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F5B66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62EA2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BCB8B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06743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A5E70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9CF17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7B6E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616191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5FF4FE6E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81D72C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C9DFE9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9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FEBB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23F33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35CC2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E70D34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F24D7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92DCA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28716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942C41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72824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D586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363DF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3DF87060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4D1B4F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18ADB2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6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C351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DB2B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EA80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18E5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F032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93CC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D3B9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3EA8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8C1E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4006F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E1655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3AEAE40A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EFBE33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47EA94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EFB8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3E94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9C321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FB48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CD22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78785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6F99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214D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7113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B536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7B5EA5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7410A7CD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3B367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A53D1C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638C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C3F4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511C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746C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3DB9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C4E2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00D2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4A3B4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8D567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FC647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D6874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3C977AE2" w14:textId="77777777" w:rsidTr="00590FAA">
        <w:trPr>
          <w:trHeight w:val="30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E024AB9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F980BB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7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C8AD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7D664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8843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4C2D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386E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BFD41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F613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109B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F8F8C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2D06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7160B2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  <w:tr w:rsidR="00590FAA" w:rsidRPr="00EA329A" w14:paraId="572D0623" w14:textId="77777777" w:rsidTr="00590FAA">
        <w:trPr>
          <w:trHeight w:val="320"/>
        </w:trPr>
        <w:tc>
          <w:tcPr>
            <w:tcW w:w="311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521170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56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73A74A" w14:textId="77777777" w:rsidR="00590FAA" w:rsidRPr="00EA329A" w:rsidRDefault="00590FAA" w:rsidP="00590FAA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38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E5A52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82" w:type="pct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FE099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C2845B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5C47C3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39E03A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5BE97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1920C6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0B26E4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DFE64D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71" w:type="pct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92D9E8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  <w:tc>
          <w:tcPr>
            <w:tcW w:w="39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1BE937E" w14:textId="77777777" w:rsidR="00590FAA" w:rsidRPr="00EA329A" w:rsidRDefault="00590FAA" w:rsidP="00590FAA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EA329A">
              <w:rPr>
                <w:rFonts w:asciiTheme="majorHAnsi" w:eastAsia="Times New Roman" w:hAnsiTheme="majorHAnsi" w:cs="Times New Roman"/>
                <w:sz w:val="18"/>
                <w:szCs w:val="18"/>
              </w:rPr>
              <w:t>NA</w:t>
            </w:r>
          </w:p>
        </w:tc>
      </w:tr>
    </w:tbl>
    <w:p w14:paraId="0BAC2198" w14:textId="77777777" w:rsidR="00553FD0" w:rsidRDefault="00553FD0">
      <w:pPr>
        <w:spacing w:line="240" w:lineRule="auto"/>
        <w:rPr>
          <w:rFonts w:asciiTheme="majorHAnsi" w:hAnsiTheme="majorHAnsi"/>
          <w:b/>
          <w:color w:val="auto"/>
        </w:rPr>
      </w:pPr>
      <w:r>
        <w:rPr>
          <w:rFonts w:asciiTheme="majorHAnsi" w:hAnsiTheme="majorHAnsi"/>
          <w:b/>
          <w:color w:val="auto"/>
        </w:rPr>
        <w:br w:type="page"/>
      </w:r>
    </w:p>
    <w:p w14:paraId="525A577B" w14:textId="197640D2" w:rsidR="00A70124" w:rsidRPr="00B65A2B" w:rsidRDefault="00A70124" w:rsidP="00A70124">
      <w:pPr>
        <w:spacing w:line="240" w:lineRule="auto"/>
        <w:rPr>
          <w:rFonts w:asciiTheme="majorHAnsi" w:hAnsiTheme="majorHAnsi"/>
          <w:sz w:val="18"/>
          <w:szCs w:val="18"/>
        </w:rPr>
      </w:pPr>
      <w:r w:rsidRPr="00B65A2B">
        <w:rPr>
          <w:rFonts w:asciiTheme="majorHAnsi" w:hAnsiTheme="majorHAnsi"/>
          <w:b/>
          <w:sz w:val="18"/>
          <w:szCs w:val="18"/>
        </w:rPr>
        <w:t xml:space="preserve">Table </w:t>
      </w:r>
      <w:r w:rsidR="00EA329A">
        <w:rPr>
          <w:rFonts w:asciiTheme="majorHAnsi" w:hAnsiTheme="majorHAnsi"/>
          <w:b/>
          <w:sz w:val="18"/>
          <w:szCs w:val="18"/>
        </w:rPr>
        <w:t>S</w:t>
      </w:r>
      <w:r w:rsidR="00A948B2" w:rsidRPr="00B65A2B">
        <w:rPr>
          <w:rFonts w:asciiTheme="majorHAnsi" w:hAnsiTheme="majorHAnsi"/>
          <w:b/>
          <w:sz w:val="18"/>
          <w:szCs w:val="18"/>
        </w:rPr>
        <w:t>6</w:t>
      </w:r>
      <w:r w:rsidRPr="00B65A2B">
        <w:rPr>
          <w:rFonts w:asciiTheme="majorHAnsi" w:hAnsiTheme="majorHAnsi"/>
          <w:sz w:val="18"/>
          <w:szCs w:val="18"/>
        </w:rPr>
        <w:t xml:space="preserve">. </w:t>
      </w:r>
      <w:r w:rsidRPr="00B65A2B">
        <w:rPr>
          <w:rFonts w:asciiTheme="majorHAnsi" w:hAnsiTheme="majorHAnsi"/>
          <w:b/>
          <w:sz w:val="18"/>
          <w:szCs w:val="18"/>
        </w:rPr>
        <w:t xml:space="preserve">Deviances of Erasmus MC sub-models with </w:t>
      </w:r>
      <w:r w:rsidRPr="00B65A2B">
        <w:rPr>
          <w:rFonts w:asciiTheme="majorHAnsi" w:hAnsiTheme="majorHAnsi"/>
          <w:b/>
          <w:sz w:val="18"/>
          <w:szCs w:val="18"/>
          <w:u w:val="single"/>
        </w:rPr>
        <w:t>start year of IRS in 2010</w:t>
      </w:r>
      <w:r w:rsidRPr="00B65A2B">
        <w:rPr>
          <w:rFonts w:asciiTheme="majorHAnsi" w:hAnsiTheme="majorHAnsi"/>
          <w:b/>
          <w:sz w:val="18"/>
          <w:szCs w:val="18"/>
        </w:rPr>
        <w:t xml:space="preserve"> and duration of immunity of 2 years.</w:t>
      </w:r>
      <w:r w:rsidRPr="00B65A2B">
        <w:rPr>
          <w:rFonts w:asciiTheme="majorHAnsi" w:hAnsiTheme="majorHAnsi"/>
          <w:sz w:val="18"/>
          <w:szCs w:val="18"/>
        </w:rPr>
        <w:t xml:space="preserve"> </w:t>
      </w:r>
      <w:r w:rsidR="00590FAA" w:rsidRPr="00590FAA">
        <w:rPr>
          <w:rFonts w:asciiTheme="majorHAnsi" w:hAnsiTheme="majorHAnsi"/>
          <w:sz w:val="18"/>
          <w:szCs w:val="18"/>
        </w:rPr>
        <w:t>Columns and abbreviations as in Table S3</w:t>
      </w:r>
      <w:r w:rsidR="00590FAA">
        <w:rPr>
          <w:rFonts w:asciiTheme="majorHAnsi" w:hAnsiTheme="majorHAnsi"/>
          <w:sz w:val="18"/>
          <w:szCs w:val="18"/>
        </w:rPr>
        <w:t>.</w:t>
      </w:r>
    </w:p>
    <w:tbl>
      <w:tblPr>
        <w:tblpPr w:leftFromText="180" w:rightFromText="180" w:vertAnchor="page" w:horzAnchor="page" w:tblpX="649" w:tblpY="2161"/>
        <w:tblW w:w="6253" w:type="pct"/>
        <w:tblLook w:val="04A0" w:firstRow="1" w:lastRow="0" w:firstColumn="1" w:lastColumn="0" w:noHBand="0" w:noVBand="1"/>
      </w:tblPr>
      <w:tblGrid>
        <w:gridCol w:w="691"/>
        <w:gridCol w:w="862"/>
        <w:gridCol w:w="849"/>
        <w:gridCol w:w="794"/>
        <w:gridCol w:w="823"/>
        <w:gridCol w:w="823"/>
        <w:gridCol w:w="823"/>
        <w:gridCol w:w="823"/>
        <w:gridCol w:w="823"/>
        <w:gridCol w:w="823"/>
        <w:gridCol w:w="823"/>
        <w:gridCol w:w="823"/>
        <w:gridCol w:w="870"/>
      </w:tblGrid>
      <w:tr w:rsidR="00284BE6" w:rsidRPr="00FE7207" w14:paraId="5602CBBA" w14:textId="77777777" w:rsidTr="00284BE6">
        <w:trPr>
          <w:trHeight w:val="320"/>
        </w:trPr>
        <w:tc>
          <w:tcPr>
            <w:tcW w:w="324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B719B4F" w14:textId="77777777" w:rsidR="00284BE6" w:rsidRPr="00FE7207" w:rsidRDefault="00284BE6" w:rsidP="00284BE6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Model</w:t>
            </w:r>
          </w:p>
        </w:tc>
        <w:tc>
          <w:tcPr>
            <w:tcW w:w="405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600070" w14:textId="77777777" w:rsidR="00284BE6" w:rsidRPr="00FE7207" w:rsidRDefault="00284BE6" w:rsidP="00284BE6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Duration </w:t>
            </w: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br/>
              <w:t>IHP (days)</w:t>
            </w:r>
          </w:p>
        </w:tc>
        <w:tc>
          <w:tcPr>
            <w:tcW w:w="399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DFDA141" w14:textId="77777777" w:rsidR="00284BE6" w:rsidRPr="00FE7207" w:rsidRDefault="00284BE6" w:rsidP="00284BE6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 IRS efficacy (All districts)</w:t>
            </w:r>
          </w:p>
        </w:tc>
        <w:tc>
          <w:tcPr>
            <w:tcW w:w="3872" w:type="pct"/>
            <w:gridSpan w:val="10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62008EA" w14:textId="77777777" w:rsidR="00284BE6" w:rsidRPr="00FE7207" w:rsidRDefault="00284BE6" w:rsidP="00284BE6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Deviance</w:t>
            </w:r>
          </w:p>
        </w:tc>
      </w:tr>
      <w:tr w:rsidR="00284BE6" w:rsidRPr="00FE7207" w14:paraId="2773A0C4" w14:textId="77777777" w:rsidTr="00284BE6">
        <w:trPr>
          <w:trHeight w:val="320"/>
        </w:trPr>
        <w:tc>
          <w:tcPr>
            <w:tcW w:w="324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</w:tcPr>
          <w:p w14:paraId="444E8CCA" w14:textId="77777777" w:rsidR="00284BE6" w:rsidRPr="00FE7207" w:rsidRDefault="00284BE6" w:rsidP="00284BE6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</w:tcPr>
          <w:p w14:paraId="147C02A5" w14:textId="77777777" w:rsidR="00284BE6" w:rsidRPr="00FE7207" w:rsidRDefault="00284BE6" w:rsidP="00284BE6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99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47E1E93" w14:textId="77777777" w:rsidR="00284BE6" w:rsidRPr="00FE7207" w:rsidRDefault="00284BE6" w:rsidP="00284BE6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73" w:type="pct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2567D4CE" w14:textId="77777777" w:rsidR="00284BE6" w:rsidRPr="00FE7207" w:rsidRDefault="00284BE6" w:rsidP="00284BE6">
            <w:pPr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>
              <w:rPr>
                <w:rFonts w:asciiTheme="majorHAnsi" w:eastAsia="Times New Roman" w:hAnsiTheme="majorHAnsi" w:cs="Times New Roman"/>
                <w:sz w:val="18"/>
                <w:szCs w:val="18"/>
              </w:rPr>
              <w:t>All districts</w:t>
            </w:r>
          </w:p>
        </w:tc>
        <w:tc>
          <w:tcPr>
            <w:tcW w:w="3500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1B5BAFCA" w14:textId="77777777" w:rsidR="00284BE6" w:rsidRPr="00FE7207" w:rsidRDefault="00284BE6" w:rsidP="00284BE6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Geographical</w:t>
            </w:r>
            <w:r w:rsidRPr="00B62CBF"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cross-validation</w:t>
            </w:r>
          </w:p>
        </w:tc>
      </w:tr>
      <w:tr w:rsidR="00284BE6" w:rsidRPr="00FE7207" w14:paraId="2CBF224E" w14:textId="77777777" w:rsidTr="00284BE6">
        <w:trPr>
          <w:trHeight w:val="920"/>
        </w:trPr>
        <w:tc>
          <w:tcPr>
            <w:tcW w:w="324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9EB4484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1B0301A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99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323F79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73" w:type="pct"/>
            <w:vMerge/>
            <w:tcBorders>
              <w:left w:val="single" w:sz="8" w:space="0" w:color="auto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B9B956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86" w:type="pct"/>
            <w:tcBorders>
              <w:top w:val="nil"/>
              <w:left w:val="single" w:sz="8" w:space="0" w:color="000000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07CA73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Without </w:t>
            </w:r>
            <w:r>
              <w:rPr>
                <w:rFonts w:asciiTheme="majorHAnsi" w:eastAsia="Times New Roman" w:hAnsiTheme="majorHAnsi" w:cs="Times New Roman"/>
                <w:sz w:val="18"/>
                <w:szCs w:val="18"/>
              </w:rPr>
              <w:t>SAH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E45B6" w14:textId="77777777" w:rsidR="00284BE6" w:rsidRPr="00B62CBF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39F55034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>
              <w:rPr>
                <w:rFonts w:asciiTheme="majorHAnsi" w:eastAsia="Times New Roman" w:hAnsiTheme="majorHAnsi" w:cs="Times New Roman"/>
                <w:sz w:val="18"/>
                <w:szCs w:val="18"/>
              </w:rPr>
              <w:t>ECH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12A2C0" w14:textId="77777777" w:rsidR="00284BE6" w:rsidRPr="00B62CBF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4CFA5AA5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SAM 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43CF1" w14:textId="77777777" w:rsidR="00284BE6" w:rsidRPr="00B62CBF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Without </w:t>
            </w:r>
          </w:p>
          <w:p w14:paraId="7552AA96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GOP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672FCE" w14:textId="77777777" w:rsidR="00284BE6" w:rsidRPr="00B62CBF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34A1E0A8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BEG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45962" w14:textId="77777777" w:rsidR="00284BE6" w:rsidRPr="00B62CBF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1055E1F7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KHA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CA80A5" w14:textId="77777777" w:rsidR="00284BE6" w:rsidRPr="00B62CBF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78B61174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PAT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C89555" w14:textId="77777777" w:rsidR="00284BE6" w:rsidRPr="00B62CBF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5915EA5E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CH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CD082B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Total </w:t>
            </w: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br/>
              <w:t xml:space="preserve">deviance </w:t>
            </w:r>
          </w:p>
        </w:tc>
      </w:tr>
      <w:tr w:rsidR="00284BE6" w:rsidRPr="00FE7207" w14:paraId="6EE9F7A5" w14:textId="77777777" w:rsidTr="00284BE6">
        <w:trPr>
          <w:trHeight w:val="300"/>
        </w:trPr>
        <w:tc>
          <w:tcPr>
            <w:tcW w:w="324" w:type="pct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93C528" w14:textId="77777777" w:rsidR="00284BE6" w:rsidRPr="00FE7207" w:rsidRDefault="00284BE6" w:rsidP="00284BE6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E0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FF599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8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BAE79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73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01248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04</w:t>
            </w:r>
          </w:p>
        </w:tc>
        <w:tc>
          <w:tcPr>
            <w:tcW w:w="386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E367A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4</w:t>
            </w:r>
          </w:p>
        </w:tc>
        <w:tc>
          <w:tcPr>
            <w:tcW w:w="38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D0B6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9</w:t>
            </w:r>
          </w:p>
        </w:tc>
        <w:tc>
          <w:tcPr>
            <w:tcW w:w="386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7B20B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8</w:t>
            </w:r>
          </w:p>
        </w:tc>
        <w:tc>
          <w:tcPr>
            <w:tcW w:w="38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221EF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86</w:t>
            </w:r>
          </w:p>
        </w:tc>
        <w:tc>
          <w:tcPr>
            <w:tcW w:w="386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FC9C6E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5</w:t>
            </w:r>
          </w:p>
        </w:tc>
        <w:tc>
          <w:tcPr>
            <w:tcW w:w="38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9E0D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3</w:t>
            </w:r>
          </w:p>
        </w:tc>
        <w:tc>
          <w:tcPr>
            <w:tcW w:w="386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03200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1</w:t>
            </w:r>
          </w:p>
        </w:tc>
        <w:tc>
          <w:tcPr>
            <w:tcW w:w="38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14FF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6</w:t>
            </w:r>
          </w:p>
        </w:tc>
        <w:tc>
          <w:tcPr>
            <w:tcW w:w="408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94937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33</w:t>
            </w:r>
          </w:p>
        </w:tc>
      </w:tr>
      <w:tr w:rsidR="00284BE6" w:rsidRPr="00FE7207" w14:paraId="4DB53B30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20CE76B8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AD3B6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5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C87A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959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7C0194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9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557FA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F114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7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174C1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F63D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81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358272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9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A45B9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5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B1C33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AFC3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7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CB48D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44</w:t>
            </w:r>
          </w:p>
        </w:tc>
      </w:tr>
      <w:tr w:rsidR="00284BE6" w:rsidRPr="00FE7207" w14:paraId="432B5226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CAC825F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12397F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2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4A5CF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916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C9ECE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7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918F8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B86A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4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A8BA0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4D1A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5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1C590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97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0151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4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86125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B28B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7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D4DCE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31</w:t>
            </w:r>
          </w:p>
        </w:tc>
      </w:tr>
      <w:tr w:rsidR="00284BE6" w:rsidRPr="00FE7207" w14:paraId="77C7C5C4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6FFB598A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A6E5E4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9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E1EE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875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83DA1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6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53305F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3A24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0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262C2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7C4D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9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C6E6D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9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36AB4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3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713AA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3180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8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1D3004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21</w:t>
            </w:r>
          </w:p>
        </w:tc>
      </w:tr>
      <w:tr w:rsidR="00284BE6" w:rsidRPr="00FE7207" w14:paraId="230820B2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45FAF8DF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482A68D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6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E04D42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839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3A4C948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52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26EB7C4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30C6DB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6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7ED9D3DA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5A1524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3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18DD251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6E3990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2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1473511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FA3F8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0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696356D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17</w:t>
            </w:r>
          </w:p>
        </w:tc>
      </w:tr>
      <w:tr w:rsidR="00284BE6" w:rsidRPr="00FE7207" w14:paraId="60E8BB56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09DB204A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725F4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DB03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806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1EC34A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5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36D16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BA532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CD4E0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7145E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7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15525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07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46E3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1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04AD3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6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6C9AA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2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2343B2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30</w:t>
            </w:r>
          </w:p>
        </w:tc>
      </w:tr>
      <w:tr w:rsidR="00284BE6" w:rsidRPr="00FE7207" w14:paraId="66935D18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5B67AA82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05160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A7AA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779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B06BC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87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22941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8336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3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F9232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576B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3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6725A4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16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BC70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2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AFA8E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F200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5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AB7AD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79</w:t>
            </w:r>
          </w:p>
        </w:tc>
      </w:tr>
      <w:tr w:rsidR="00284BE6" w:rsidRPr="00FE7207" w14:paraId="36A969CB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E675256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CE874F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9A1EA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760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355B0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8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F2379F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C8FF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5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3B382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689C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4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3FC3E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B220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6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65275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3AC7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1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1C4C5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11</w:t>
            </w:r>
          </w:p>
        </w:tc>
      </w:tr>
      <w:tr w:rsidR="00284BE6" w:rsidRPr="00FE7207" w14:paraId="69EDAEE1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1C4C4F9D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96FCB9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6A1202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753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41B78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46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2AD052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32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86B38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99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A3194A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8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0E096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8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8B358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64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91E4C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8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023A2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6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7DA2D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2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DBEBB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35</w:t>
            </w:r>
          </w:p>
        </w:tc>
      </w:tr>
      <w:tr w:rsidR="00284BE6" w:rsidRPr="00FE7207" w14:paraId="18F9A8E7" w14:textId="77777777" w:rsidTr="00284BE6">
        <w:trPr>
          <w:trHeight w:val="300"/>
        </w:trPr>
        <w:tc>
          <w:tcPr>
            <w:tcW w:w="324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5AD5D0" w14:textId="77777777" w:rsidR="00284BE6" w:rsidRPr="00FE7207" w:rsidRDefault="00284BE6" w:rsidP="00284BE6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E1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C971D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8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21B4E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878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7E480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4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9DA2A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6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5115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5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2642E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1F9D4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9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3A064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4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041A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2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B2F49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6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F022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9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E3672A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02</w:t>
            </w:r>
          </w:p>
        </w:tc>
      </w:tr>
      <w:tr w:rsidR="00284BE6" w:rsidRPr="00FE7207" w14:paraId="6FE65DFC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CD15619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E0CF0E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5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41AF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821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3C19A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2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B0E8E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6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463B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1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D1AC2E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75EF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5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93061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4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E855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1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2D34CA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F0459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9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66917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93</w:t>
            </w:r>
          </w:p>
        </w:tc>
      </w:tr>
      <w:tr w:rsidR="00284BE6" w:rsidRPr="00FE7207" w14:paraId="029DB210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3B086C1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2E7DD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2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E985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766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4634E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16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67E40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6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381E2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6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BAB4D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93C3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1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47806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47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54C9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0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2791E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5E18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0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78E95E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83</w:t>
            </w:r>
          </w:p>
        </w:tc>
      </w:tr>
      <w:tr w:rsidR="00284BE6" w:rsidRPr="00FE7207" w14:paraId="585A9F59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C4CD67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08CE1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9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7723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712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459FC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0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0FF33A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6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2F90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0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4825E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6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22C9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6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D650E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52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9E3B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0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D2AA3E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9EB89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1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2DA689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75</w:t>
            </w:r>
          </w:p>
        </w:tc>
      </w:tr>
      <w:tr w:rsidR="00284BE6" w:rsidRPr="00FE7207" w14:paraId="35C0D327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A00169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4062D81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6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B088DA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661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022EE1F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92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5BA061BA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2D20CF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2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3F483BE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12E83B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0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007F5D1F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5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12421B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9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522F215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1E9EC4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2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32BDC87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72</w:t>
            </w:r>
          </w:p>
        </w:tc>
      </w:tr>
      <w:tr w:rsidR="00284BE6" w:rsidRPr="00FE7207" w14:paraId="77C5F5F0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171490C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0C2EF2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1CEB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612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14CD7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9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1A95B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7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F28C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4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FC789F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C17E6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4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1D8582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6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7937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9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01CBE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7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8E85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4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F60FB9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83</w:t>
            </w:r>
          </w:p>
        </w:tc>
      </w:tr>
      <w:tr w:rsidR="00284BE6" w:rsidRPr="00FE7207" w14:paraId="3542F064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078DED8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809B24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81A6A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566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EA3FA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1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98E022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B327F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7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2D0A2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C560F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9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AE650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8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58BE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0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B469F8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2152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8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024CA4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30</w:t>
            </w:r>
          </w:p>
        </w:tc>
      </w:tr>
      <w:tr w:rsidR="00284BE6" w:rsidRPr="00FE7207" w14:paraId="54FADA58" w14:textId="77777777" w:rsidTr="00284BE6">
        <w:trPr>
          <w:trHeight w:val="30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40D0ABC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61C96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85EF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525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E00ECF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0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4F651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1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A301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9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645BDE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5283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5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85AF22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0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C98A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5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99D8E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7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3B8C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4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74FC2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68</w:t>
            </w:r>
          </w:p>
        </w:tc>
      </w:tr>
      <w:tr w:rsidR="00284BE6" w:rsidRPr="00FE7207" w14:paraId="02874763" w14:textId="77777777" w:rsidTr="00284BE6">
        <w:trPr>
          <w:trHeight w:val="320"/>
        </w:trPr>
        <w:tc>
          <w:tcPr>
            <w:tcW w:w="324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6974686" w14:textId="77777777" w:rsidR="00284BE6" w:rsidRPr="00FE7207" w:rsidRDefault="00284BE6" w:rsidP="00284BE6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795360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807BC5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0.491</w:t>
            </w:r>
          </w:p>
        </w:tc>
        <w:tc>
          <w:tcPr>
            <w:tcW w:w="37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18EBA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72</w:t>
            </w:r>
          </w:p>
        </w:tc>
        <w:tc>
          <w:tcPr>
            <w:tcW w:w="38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14B97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38</w:t>
            </w:r>
          </w:p>
        </w:tc>
        <w:tc>
          <w:tcPr>
            <w:tcW w:w="3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1BB744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8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52658D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9</w:t>
            </w:r>
          </w:p>
        </w:tc>
        <w:tc>
          <w:tcPr>
            <w:tcW w:w="3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0E8E6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9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7966B2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59</w:t>
            </w:r>
          </w:p>
        </w:tc>
        <w:tc>
          <w:tcPr>
            <w:tcW w:w="3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65A8E3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1</w:t>
            </w:r>
          </w:p>
        </w:tc>
        <w:tc>
          <w:tcPr>
            <w:tcW w:w="386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0CC75C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80</w:t>
            </w:r>
          </w:p>
        </w:tc>
        <w:tc>
          <w:tcPr>
            <w:tcW w:w="3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48E56B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6</w:t>
            </w:r>
          </w:p>
        </w:tc>
        <w:tc>
          <w:tcPr>
            <w:tcW w:w="40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962147" w14:textId="77777777" w:rsidR="00284BE6" w:rsidRPr="00FE7207" w:rsidRDefault="00284BE6" w:rsidP="00284BE6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52</w:t>
            </w:r>
          </w:p>
        </w:tc>
      </w:tr>
    </w:tbl>
    <w:p w14:paraId="40A8BB44" w14:textId="76E1DFF9" w:rsidR="00C55B18" w:rsidRPr="008057F9" w:rsidRDefault="00C55B18">
      <w:pPr>
        <w:spacing w:line="240" w:lineRule="auto"/>
        <w:rPr>
          <w:rFonts w:asciiTheme="majorHAnsi" w:hAnsiTheme="majorHAnsi"/>
          <w:b/>
          <w:color w:val="auto"/>
          <w:sz w:val="18"/>
        </w:rPr>
      </w:pPr>
    </w:p>
    <w:p w14:paraId="427C8A66" w14:textId="16733010" w:rsidR="00C55B18" w:rsidRPr="00B65A2B" w:rsidRDefault="00C55B18">
      <w:pPr>
        <w:spacing w:line="240" w:lineRule="auto"/>
        <w:rPr>
          <w:rFonts w:asciiTheme="majorHAnsi" w:hAnsiTheme="majorHAnsi"/>
          <w:sz w:val="18"/>
          <w:szCs w:val="18"/>
        </w:rPr>
      </w:pPr>
      <w:r>
        <w:rPr>
          <w:rFonts w:asciiTheme="majorHAnsi" w:hAnsiTheme="majorHAnsi"/>
          <w:b/>
          <w:color w:val="auto"/>
        </w:rPr>
        <w:br w:type="page"/>
      </w:r>
      <w:r w:rsidR="00A70124" w:rsidRPr="00B65A2B">
        <w:rPr>
          <w:rFonts w:asciiTheme="majorHAnsi" w:hAnsiTheme="majorHAnsi"/>
          <w:b/>
          <w:sz w:val="18"/>
          <w:szCs w:val="18"/>
        </w:rPr>
        <w:t xml:space="preserve">Table </w:t>
      </w:r>
      <w:r w:rsidR="00EA329A">
        <w:rPr>
          <w:rFonts w:asciiTheme="majorHAnsi" w:hAnsiTheme="majorHAnsi"/>
          <w:b/>
          <w:sz w:val="18"/>
          <w:szCs w:val="18"/>
        </w:rPr>
        <w:t>S</w:t>
      </w:r>
      <w:r w:rsidR="00A948B2" w:rsidRPr="00B65A2B">
        <w:rPr>
          <w:rFonts w:asciiTheme="majorHAnsi" w:hAnsiTheme="majorHAnsi"/>
          <w:b/>
          <w:sz w:val="18"/>
          <w:szCs w:val="18"/>
        </w:rPr>
        <w:t>7</w:t>
      </w:r>
      <w:r w:rsidR="00A70124" w:rsidRPr="00B65A2B">
        <w:rPr>
          <w:rFonts w:asciiTheme="majorHAnsi" w:hAnsiTheme="majorHAnsi"/>
          <w:sz w:val="18"/>
          <w:szCs w:val="18"/>
        </w:rPr>
        <w:t xml:space="preserve">. </w:t>
      </w:r>
      <w:r w:rsidR="00A70124" w:rsidRPr="00B65A2B">
        <w:rPr>
          <w:rFonts w:asciiTheme="majorHAnsi" w:hAnsiTheme="majorHAnsi"/>
          <w:b/>
          <w:sz w:val="18"/>
          <w:szCs w:val="18"/>
        </w:rPr>
        <w:t xml:space="preserve">Deviances of Erasmus MC sub-models with </w:t>
      </w:r>
      <w:r w:rsidR="00A70124" w:rsidRPr="00B65A2B">
        <w:rPr>
          <w:rFonts w:asciiTheme="majorHAnsi" w:hAnsiTheme="majorHAnsi"/>
          <w:b/>
          <w:sz w:val="18"/>
          <w:szCs w:val="18"/>
          <w:u w:val="single"/>
        </w:rPr>
        <w:t>start year of IRS in 2012</w:t>
      </w:r>
      <w:r w:rsidR="00A70124" w:rsidRPr="00B65A2B">
        <w:rPr>
          <w:rFonts w:asciiTheme="majorHAnsi" w:hAnsiTheme="majorHAnsi"/>
          <w:b/>
          <w:sz w:val="18"/>
          <w:szCs w:val="18"/>
        </w:rPr>
        <w:t xml:space="preserve"> and duration of immunity of 2 years.</w:t>
      </w:r>
      <w:r w:rsidR="00A70124" w:rsidRPr="00B65A2B">
        <w:rPr>
          <w:rFonts w:asciiTheme="majorHAnsi" w:hAnsiTheme="majorHAnsi"/>
          <w:sz w:val="18"/>
          <w:szCs w:val="18"/>
        </w:rPr>
        <w:t xml:space="preserve"> </w:t>
      </w:r>
      <w:r w:rsidR="00590FAA" w:rsidRPr="00590FAA">
        <w:rPr>
          <w:rFonts w:asciiTheme="majorHAnsi" w:hAnsiTheme="majorHAnsi"/>
          <w:sz w:val="18"/>
          <w:szCs w:val="18"/>
        </w:rPr>
        <w:t>Columns and abbreviations as in Table S3</w:t>
      </w:r>
      <w:r w:rsidR="00590FAA">
        <w:rPr>
          <w:rFonts w:asciiTheme="majorHAnsi" w:hAnsiTheme="majorHAnsi"/>
          <w:sz w:val="18"/>
          <w:szCs w:val="18"/>
        </w:rPr>
        <w:t>.</w:t>
      </w:r>
    </w:p>
    <w:tbl>
      <w:tblPr>
        <w:tblpPr w:leftFromText="180" w:rightFromText="180" w:vertAnchor="page" w:horzAnchor="page" w:tblpX="649" w:tblpY="1981"/>
        <w:tblW w:w="6555" w:type="pct"/>
        <w:tblLayout w:type="fixed"/>
        <w:tblLook w:val="04A0" w:firstRow="1" w:lastRow="0" w:firstColumn="1" w:lastColumn="0" w:noHBand="0" w:noVBand="1"/>
      </w:tblPr>
      <w:tblGrid>
        <w:gridCol w:w="731"/>
        <w:gridCol w:w="999"/>
        <w:gridCol w:w="1021"/>
        <w:gridCol w:w="806"/>
        <w:gridCol w:w="826"/>
        <w:gridCol w:w="826"/>
        <w:gridCol w:w="826"/>
        <w:gridCol w:w="826"/>
        <w:gridCol w:w="842"/>
        <w:gridCol w:w="826"/>
        <w:gridCol w:w="880"/>
        <w:gridCol w:w="853"/>
        <w:gridCol w:w="902"/>
      </w:tblGrid>
      <w:tr w:rsidR="00A8712F" w:rsidRPr="00FE7207" w14:paraId="16BE91DA" w14:textId="77777777" w:rsidTr="00A8712F">
        <w:trPr>
          <w:trHeight w:val="320"/>
        </w:trPr>
        <w:tc>
          <w:tcPr>
            <w:tcW w:w="327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D9AE4E1" w14:textId="77777777" w:rsidR="00A8712F" w:rsidRPr="00FE7207" w:rsidRDefault="00A8712F" w:rsidP="00A8712F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Model</w:t>
            </w:r>
          </w:p>
        </w:tc>
        <w:tc>
          <w:tcPr>
            <w:tcW w:w="447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4B6F52" w14:textId="77777777" w:rsidR="00A8712F" w:rsidRPr="00FE7207" w:rsidRDefault="00A8712F" w:rsidP="00A8712F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Duration </w:t>
            </w: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br/>
              <w:t>IHP (days)</w:t>
            </w:r>
          </w:p>
        </w:tc>
        <w:tc>
          <w:tcPr>
            <w:tcW w:w="457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AFA5FA0" w14:textId="77777777" w:rsidR="00A8712F" w:rsidRPr="00FE7207" w:rsidRDefault="00A8712F" w:rsidP="00A8712F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 IRS efficacy (All districts)</w:t>
            </w:r>
          </w:p>
        </w:tc>
        <w:tc>
          <w:tcPr>
            <w:tcW w:w="3768" w:type="pct"/>
            <w:gridSpan w:val="10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3357DD" w14:textId="77777777" w:rsidR="00A8712F" w:rsidRPr="00FE7207" w:rsidRDefault="00A8712F" w:rsidP="00A8712F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Deviance</w:t>
            </w:r>
          </w:p>
        </w:tc>
      </w:tr>
      <w:tr w:rsidR="00A8712F" w:rsidRPr="00FE7207" w14:paraId="6D7F0DA2" w14:textId="77777777" w:rsidTr="00A8712F">
        <w:trPr>
          <w:trHeight w:val="320"/>
        </w:trPr>
        <w:tc>
          <w:tcPr>
            <w:tcW w:w="327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</w:tcPr>
          <w:p w14:paraId="27EE267F" w14:textId="77777777" w:rsidR="00A8712F" w:rsidRPr="00FE7207" w:rsidRDefault="00A8712F" w:rsidP="00A8712F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</w:tcPr>
          <w:p w14:paraId="7647A8DB" w14:textId="77777777" w:rsidR="00A8712F" w:rsidRPr="00FE7207" w:rsidRDefault="00A8712F" w:rsidP="00A8712F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57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625C7C7" w14:textId="77777777" w:rsidR="00A8712F" w:rsidRPr="00FE7207" w:rsidRDefault="00A8712F" w:rsidP="00A8712F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61" w:type="pct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626DFE9F" w14:textId="77777777" w:rsidR="00A8712F" w:rsidRPr="00FE7207" w:rsidRDefault="00A8712F" w:rsidP="00A8712F">
            <w:pPr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>
              <w:rPr>
                <w:rFonts w:asciiTheme="majorHAnsi" w:eastAsia="Times New Roman" w:hAnsiTheme="majorHAnsi" w:cs="Times New Roman"/>
                <w:sz w:val="18"/>
                <w:szCs w:val="18"/>
              </w:rPr>
              <w:t>All districts</w:t>
            </w:r>
          </w:p>
        </w:tc>
        <w:tc>
          <w:tcPr>
            <w:tcW w:w="3407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30CE1818" w14:textId="77777777" w:rsidR="00A8712F" w:rsidRPr="00FE7207" w:rsidRDefault="00A8712F" w:rsidP="00A8712F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</w:pPr>
            <w:r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Geographical</w:t>
            </w:r>
            <w:r w:rsidRPr="00B62CBF"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b/>
                <w:bCs/>
                <w:sz w:val="18"/>
                <w:szCs w:val="18"/>
              </w:rPr>
              <w:t>cross-validation</w:t>
            </w:r>
          </w:p>
        </w:tc>
      </w:tr>
      <w:tr w:rsidR="00A8712F" w:rsidRPr="00FE7207" w14:paraId="329603A3" w14:textId="77777777" w:rsidTr="00A8712F">
        <w:trPr>
          <w:trHeight w:val="620"/>
        </w:trPr>
        <w:tc>
          <w:tcPr>
            <w:tcW w:w="327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E3AF38B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9DE05A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57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1B4DA21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61" w:type="pct"/>
            <w:vMerge/>
            <w:tcBorders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20DA2A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370" w:type="pct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5E3D3F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Without </w:t>
            </w:r>
            <w:r>
              <w:rPr>
                <w:rFonts w:asciiTheme="majorHAnsi" w:eastAsia="Times New Roman" w:hAnsiTheme="majorHAnsi" w:cs="Times New Roman"/>
                <w:sz w:val="18"/>
                <w:szCs w:val="18"/>
              </w:rPr>
              <w:t>SAH</w:t>
            </w:r>
          </w:p>
        </w:tc>
        <w:tc>
          <w:tcPr>
            <w:tcW w:w="37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607860" w14:textId="77777777" w:rsidR="00A8712F" w:rsidRPr="00B62CBF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1AF6B03A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>
              <w:rPr>
                <w:rFonts w:asciiTheme="majorHAnsi" w:eastAsia="Times New Roman" w:hAnsiTheme="majorHAnsi" w:cs="Times New Roman"/>
                <w:sz w:val="18"/>
                <w:szCs w:val="18"/>
              </w:rPr>
              <w:t>ECH</w:t>
            </w:r>
          </w:p>
        </w:tc>
        <w:tc>
          <w:tcPr>
            <w:tcW w:w="37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D36123" w14:textId="77777777" w:rsidR="00A8712F" w:rsidRPr="00B62CBF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3C423ACE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SAM </w:t>
            </w:r>
          </w:p>
        </w:tc>
        <w:tc>
          <w:tcPr>
            <w:tcW w:w="37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D6C86D" w14:textId="77777777" w:rsidR="00A8712F" w:rsidRPr="00B62CBF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Without </w:t>
            </w:r>
          </w:p>
          <w:p w14:paraId="71D3E466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GOP</w:t>
            </w:r>
          </w:p>
        </w:tc>
        <w:tc>
          <w:tcPr>
            <w:tcW w:w="37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EDFEFC" w14:textId="77777777" w:rsidR="00A8712F" w:rsidRPr="00B62CBF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0D5BF2F9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BEG</w:t>
            </w:r>
          </w:p>
        </w:tc>
        <w:tc>
          <w:tcPr>
            <w:tcW w:w="37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8503BD" w14:textId="77777777" w:rsidR="00A8712F" w:rsidRPr="00B62CBF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58ED35DC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KHA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382EB6" w14:textId="77777777" w:rsidR="00A8712F" w:rsidRPr="00B62CBF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4964C446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PAT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CA8833" w14:textId="77777777" w:rsidR="00A8712F" w:rsidRPr="00B62CBF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ithout</w:t>
            </w:r>
          </w:p>
          <w:p w14:paraId="29D7CD0B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B62CBF">
              <w:rPr>
                <w:rFonts w:asciiTheme="majorHAnsi" w:eastAsia="Times New Roman" w:hAnsiTheme="majorHAnsi" w:cs="Times New Roman"/>
                <w:sz w:val="18"/>
                <w:szCs w:val="18"/>
              </w:rPr>
              <w:t>WCH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E1E188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 xml:space="preserve">Total </w:t>
            </w: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br/>
              <w:t xml:space="preserve">deviance </w:t>
            </w:r>
          </w:p>
        </w:tc>
      </w:tr>
      <w:tr w:rsidR="00A8712F" w:rsidRPr="00FE7207" w14:paraId="64E6239A" w14:textId="77777777" w:rsidTr="00A8712F">
        <w:trPr>
          <w:trHeight w:val="300"/>
        </w:trPr>
        <w:tc>
          <w:tcPr>
            <w:tcW w:w="327" w:type="pct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1646E7" w14:textId="77777777" w:rsidR="00A8712F" w:rsidRPr="00FE7207" w:rsidRDefault="00A8712F" w:rsidP="00A8712F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E0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AAD8B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8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8EBA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85333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729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AC51D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022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738A4E1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2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1A202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0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5179B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49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B889F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6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108F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394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11D5D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2</w:t>
            </w:r>
          </w:p>
        </w:tc>
        <w:tc>
          <w:tcPr>
            <w:tcW w:w="38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507A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2</w:t>
            </w:r>
          </w:p>
        </w:tc>
        <w:tc>
          <w:tcPr>
            <w:tcW w:w="402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4338C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729</w:t>
            </w:r>
          </w:p>
        </w:tc>
      </w:tr>
      <w:tr w:rsidR="00A8712F" w:rsidRPr="00FE7207" w14:paraId="0937DC3B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6BF0A7B4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5E9FA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5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F7580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EB934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524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EEF1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949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A6A0A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69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6D8D4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6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D153CD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28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88C11B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2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4F64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94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492151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9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FEF5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0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DD2741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524</w:t>
            </w:r>
          </w:p>
        </w:tc>
      </w:tr>
      <w:tr w:rsidR="00A8712F" w:rsidRPr="00FE7207" w14:paraId="1C970A58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F088153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56285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2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66D9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B8225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29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A123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865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697AB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0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954A7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1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56B9D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04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23EAE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8A26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85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7AF94D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6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AB51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8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C152ED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293</w:t>
            </w:r>
          </w:p>
        </w:tc>
      </w:tr>
      <w:tr w:rsidR="00A8712F" w:rsidRPr="00FE7207" w14:paraId="75ED7CE9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697486F1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69B580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9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4C33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A12AE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037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6F22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72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B471AC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39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79B37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6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E6D03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78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CED51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4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126D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6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CC30B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3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5CD2D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6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4CF20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037</w:t>
            </w:r>
          </w:p>
        </w:tc>
      </w:tr>
      <w:tr w:rsidR="00A8712F" w:rsidRPr="00FE7207" w14:paraId="52AE69F6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2DDE16B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1D999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6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9256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3C65B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751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7D98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69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00F00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62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050A2B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12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63F45A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48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A20DB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1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50A5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5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9A4B7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0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D5C2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4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D6560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751</w:t>
            </w:r>
          </w:p>
        </w:tc>
      </w:tr>
      <w:tr w:rsidR="00A8712F" w:rsidRPr="00FE7207" w14:paraId="4E00023C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0823D71D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0037B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672EC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53A2D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43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B33E1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52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21F86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74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448EEC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49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2BA9FC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14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24EF81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0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5023A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4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33472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8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DAC70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2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0D158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433</w:t>
            </w:r>
          </w:p>
        </w:tc>
      </w:tr>
      <w:tr w:rsidR="00A8712F" w:rsidRPr="00FE7207" w14:paraId="737D85A1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71628CFD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C7B3E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D97A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BEFF4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085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480C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24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DCB2B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75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C2378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79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D936D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675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19DF8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1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0F67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1C047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3AC1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1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4D889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085</w:t>
            </w:r>
          </w:p>
        </w:tc>
      </w:tr>
      <w:tr w:rsidR="00A8712F" w:rsidRPr="00FE7207" w14:paraId="27261BB7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17C78F6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394F8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BF56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F2860C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71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D707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86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9FA97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665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3440B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01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A2D50B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633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D3BB8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DC3D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0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DE155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0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5CAC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1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A201A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713</w:t>
            </w:r>
          </w:p>
        </w:tc>
      </w:tr>
      <w:tr w:rsidR="00A8712F" w:rsidRPr="00FE7207" w14:paraId="24E1AF8E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7C021039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76354541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74AEB3D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6D36283A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34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51B2334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44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3C660E8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48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3247FB7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21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0E8663A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89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54A93D8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7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7BAA51A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0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500BB6A1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8</w:t>
            </w:r>
          </w:p>
        </w:tc>
        <w:tc>
          <w:tcPr>
            <w:tcW w:w="3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6C6A309A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3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40D7764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349</w:t>
            </w:r>
          </w:p>
        </w:tc>
      </w:tr>
      <w:tr w:rsidR="00A8712F" w:rsidRPr="00FE7207" w14:paraId="7BD036F0" w14:textId="77777777" w:rsidTr="00A8712F">
        <w:trPr>
          <w:trHeight w:val="300"/>
        </w:trPr>
        <w:tc>
          <w:tcPr>
            <w:tcW w:w="327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1896AF" w14:textId="77777777" w:rsidR="00A8712F" w:rsidRPr="00FE7207" w:rsidRDefault="00A8712F" w:rsidP="00A8712F">
            <w:pPr>
              <w:spacing w:line="240" w:lineRule="auto"/>
              <w:jc w:val="center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E1</w:t>
            </w:r>
          </w:p>
        </w:tc>
        <w:tc>
          <w:tcPr>
            <w:tcW w:w="447" w:type="pct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595E9D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8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F78D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1C94BB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506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2B55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993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73C63D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6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88E0C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36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723611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11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4FCD4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7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2D92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90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D2C95A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6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33D0A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6</w:t>
            </w:r>
          </w:p>
        </w:tc>
        <w:tc>
          <w:tcPr>
            <w:tcW w:w="402" w:type="pct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C97D1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506</w:t>
            </w:r>
          </w:p>
        </w:tc>
      </w:tr>
      <w:tr w:rsidR="00A8712F" w:rsidRPr="00FE7207" w14:paraId="40616899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DD88AE5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55812D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5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9A3A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17B400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30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153A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918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D2AD4B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14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4EF39B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97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E4679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90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66BD0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4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DD58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83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6B500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3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AA9FB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4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D7A1A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303</w:t>
            </w:r>
          </w:p>
        </w:tc>
      </w:tr>
      <w:tr w:rsidR="00A8712F" w:rsidRPr="00FE7207" w14:paraId="7FAC98D1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3F68E38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BAF5F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2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B469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4F253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074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337B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833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8E7DE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5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80760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52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3DFC4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65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053AE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10EA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5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8BDDA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1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255D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3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63BF3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074</w:t>
            </w:r>
          </w:p>
        </w:tc>
      </w:tr>
      <w:tr w:rsidR="00A8712F" w:rsidRPr="00FE7207" w14:paraId="25FAEE63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B6F8E54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B3DE7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9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B678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6FAB7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81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2C781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38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7C8BA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84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07A10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02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B944F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37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976CC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2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4FF3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6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2F8A4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8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82FC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1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AD3C9C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818</w:t>
            </w:r>
          </w:p>
        </w:tc>
      </w:tr>
      <w:tr w:rsidR="00A8712F" w:rsidRPr="00FE7207" w14:paraId="58C6F685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6980AE8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E72FF0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6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6D2D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746FD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532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3086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33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96694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05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52A1FD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045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1D39C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05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3E837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2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5ABCA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7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DC5C7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52E3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9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5A785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532</w:t>
            </w:r>
          </w:p>
        </w:tc>
      </w:tr>
      <w:tr w:rsidR="00A8712F" w:rsidRPr="00FE7207" w14:paraId="5D74EFDB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3EC3B95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B6B93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3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C570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D2D47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217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D08C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516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B5D12B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16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263E8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80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39AE10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667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D780AB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5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FE65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8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E405EC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6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40DAC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8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4D384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217</w:t>
            </w:r>
          </w:p>
        </w:tc>
      </w:tr>
      <w:tr w:rsidR="00A8712F" w:rsidRPr="00FE7207" w14:paraId="3B0D1531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A228C55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6E88AC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0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E08A0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71DA94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879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5049C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92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BE7E0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17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F5DCE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0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29A97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624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57491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CECA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9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2F7398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8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27F9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8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957096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879</w:t>
            </w:r>
          </w:p>
        </w:tc>
      </w:tr>
      <w:tr w:rsidR="00A8712F" w:rsidRPr="00FE7207" w14:paraId="75A89D40" w14:textId="77777777" w:rsidTr="00A8712F">
        <w:trPr>
          <w:trHeight w:val="30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FF2C573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8DC60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7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23709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3614DC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537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B056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265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9C07B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610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E06DD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830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E1B434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76</w:t>
            </w:r>
          </w:p>
        </w:tc>
        <w:tc>
          <w:tcPr>
            <w:tcW w:w="377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CB217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61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F54ED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2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F9F69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24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6E22B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0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CF4C2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537</w:t>
            </w:r>
          </w:p>
        </w:tc>
      </w:tr>
      <w:tr w:rsidR="00A8712F" w:rsidRPr="00FE7207" w14:paraId="0ADE45B4" w14:textId="77777777" w:rsidTr="00A8712F">
        <w:trPr>
          <w:trHeight w:val="320"/>
        </w:trPr>
        <w:tc>
          <w:tcPr>
            <w:tcW w:w="3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A5857A" w14:textId="77777777" w:rsidR="00A8712F" w:rsidRPr="00FE7207" w:rsidRDefault="00A8712F" w:rsidP="00A8712F">
            <w:pPr>
              <w:spacing w:line="240" w:lineRule="auto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</w:p>
        </w:tc>
        <w:tc>
          <w:tcPr>
            <w:tcW w:w="44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48FE827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42</w:t>
            </w:r>
          </w:p>
        </w:tc>
        <w:tc>
          <w:tcPr>
            <w:tcW w:w="45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66DF232F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19559EC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250</w:t>
            </w:r>
          </w:p>
        </w:tc>
        <w:tc>
          <w:tcPr>
            <w:tcW w:w="37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04B86CC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153</w:t>
            </w:r>
          </w:p>
        </w:tc>
        <w:tc>
          <w:tcPr>
            <w:tcW w:w="37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32317172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0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2DD9FEE1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752</w:t>
            </w:r>
          </w:p>
        </w:tc>
        <w:tc>
          <w:tcPr>
            <w:tcW w:w="37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1F13B6C3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525</w:t>
            </w:r>
          </w:p>
        </w:tc>
        <w:tc>
          <w:tcPr>
            <w:tcW w:w="37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52571315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9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7183E7F7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132</w:t>
            </w:r>
          </w:p>
        </w:tc>
        <w:tc>
          <w:tcPr>
            <w:tcW w:w="394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6C66D8AD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1</w:t>
            </w:r>
          </w:p>
        </w:tc>
        <w:tc>
          <w:tcPr>
            <w:tcW w:w="38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40935F0E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47</w:t>
            </w:r>
          </w:p>
        </w:tc>
        <w:tc>
          <w:tcPr>
            <w:tcW w:w="40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70B27FD0" w14:textId="77777777" w:rsidR="00A8712F" w:rsidRPr="00FE7207" w:rsidRDefault="00A8712F" w:rsidP="00A8712F">
            <w:pPr>
              <w:spacing w:line="240" w:lineRule="auto"/>
              <w:jc w:val="right"/>
              <w:rPr>
                <w:rFonts w:asciiTheme="majorHAnsi" w:eastAsia="Times New Roman" w:hAnsiTheme="majorHAnsi" w:cs="Times New Roman"/>
                <w:sz w:val="18"/>
                <w:szCs w:val="18"/>
              </w:rPr>
            </w:pPr>
            <w:r w:rsidRPr="00FE7207">
              <w:rPr>
                <w:rFonts w:asciiTheme="majorHAnsi" w:eastAsia="Times New Roman" w:hAnsiTheme="majorHAnsi" w:cs="Times New Roman"/>
                <w:sz w:val="18"/>
                <w:szCs w:val="18"/>
              </w:rPr>
              <w:t>3250</w:t>
            </w:r>
          </w:p>
        </w:tc>
      </w:tr>
    </w:tbl>
    <w:p w14:paraId="3D6A4926" w14:textId="77777777" w:rsidR="00590FAA" w:rsidRDefault="00590FAA" w:rsidP="002F5C8F">
      <w:pPr>
        <w:spacing w:line="240" w:lineRule="auto"/>
        <w:rPr>
          <w:rFonts w:asciiTheme="majorHAnsi" w:hAnsiTheme="majorHAnsi"/>
          <w:sz w:val="20"/>
          <w:szCs w:val="20"/>
        </w:rPr>
      </w:pPr>
    </w:p>
    <w:p w14:paraId="3184FD17" w14:textId="77777777" w:rsidR="00590FAA" w:rsidRDefault="00590FAA" w:rsidP="002F5C8F">
      <w:pPr>
        <w:spacing w:line="240" w:lineRule="auto"/>
        <w:rPr>
          <w:rFonts w:asciiTheme="majorHAnsi" w:hAnsiTheme="majorHAnsi"/>
          <w:sz w:val="20"/>
          <w:szCs w:val="20"/>
        </w:rPr>
      </w:pPr>
    </w:p>
    <w:p w14:paraId="07C34B35" w14:textId="0E29E519" w:rsidR="00C10EC7" w:rsidRPr="006D0F61" w:rsidRDefault="00C10EC7" w:rsidP="00C10EC7">
      <w:pPr>
        <w:pStyle w:val="Normal1"/>
        <w:rPr>
          <w:rFonts w:asciiTheme="minorHAnsi" w:eastAsia="Calibri" w:hAnsiTheme="minorHAnsi" w:cs="Calibri"/>
          <w:sz w:val="18"/>
          <w:szCs w:val="18"/>
        </w:rPr>
      </w:pPr>
    </w:p>
    <w:p w14:paraId="09155501" w14:textId="04DD7CAD" w:rsidR="00156BC5" w:rsidRPr="00B65A2B" w:rsidRDefault="00156BC5" w:rsidP="00156BC5">
      <w:pPr>
        <w:pStyle w:val="Caption"/>
        <w:rPr>
          <w:rFonts w:asciiTheme="majorHAnsi" w:hAnsiTheme="majorHAnsi"/>
          <w:b w:val="0"/>
          <w:color w:val="auto"/>
        </w:rPr>
      </w:pPr>
    </w:p>
    <w:p w14:paraId="489D4F8C" w14:textId="32A7DDF6" w:rsidR="000D0D99" w:rsidRDefault="000D0D99" w:rsidP="00FA4424">
      <w:pPr>
        <w:spacing w:line="240" w:lineRule="auto"/>
      </w:pPr>
    </w:p>
    <w:p w14:paraId="56017FFB" w14:textId="15FA1BBE" w:rsidR="000D0D99" w:rsidRPr="00831DC3" w:rsidRDefault="000D0D99" w:rsidP="00FA4424">
      <w:pPr>
        <w:spacing w:line="240" w:lineRule="auto"/>
        <w:rPr>
          <w:rFonts w:asciiTheme="minorHAnsi" w:eastAsiaTheme="minorEastAsia" w:hAnsiTheme="minorHAnsi" w:cstheme="minorBidi"/>
          <w:b/>
          <w:bCs/>
          <w:color w:val="auto"/>
          <w:sz w:val="18"/>
          <w:szCs w:val="18"/>
        </w:rPr>
      </w:pPr>
    </w:p>
    <w:p w14:paraId="5D6618E5" w14:textId="61B4CD80" w:rsidR="00B65A2B" w:rsidRDefault="00B65A2B">
      <w:pPr>
        <w:spacing w:line="240" w:lineRule="auto"/>
      </w:pPr>
    </w:p>
    <w:p w14:paraId="386789C6" w14:textId="42912B83" w:rsidR="00B65A2B" w:rsidRPr="00B65A2B" w:rsidRDefault="00B65A2B" w:rsidP="00FA4424">
      <w:pPr>
        <w:spacing w:line="240" w:lineRule="auto"/>
        <w:rPr>
          <w:rFonts w:asciiTheme="majorHAnsi" w:hAnsiTheme="majorHAnsi"/>
          <w:b/>
          <w:sz w:val="24"/>
        </w:rPr>
      </w:pPr>
      <w:r w:rsidRPr="00B65A2B">
        <w:rPr>
          <w:rFonts w:asciiTheme="majorHAnsi" w:hAnsiTheme="majorHAnsi"/>
          <w:b/>
          <w:sz w:val="24"/>
        </w:rPr>
        <w:t>References</w:t>
      </w:r>
      <w:r>
        <w:rPr>
          <w:rFonts w:asciiTheme="majorHAnsi" w:hAnsiTheme="majorHAnsi"/>
          <w:b/>
          <w:sz w:val="24"/>
        </w:rPr>
        <w:br/>
      </w:r>
    </w:p>
    <w:p w14:paraId="01427D42" w14:textId="6ECBFA3B" w:rsidR="00665B8A" w:rsidRPr="00665B8A" w:rsidRDefault="00B65A2B" w:rsidP="00665B8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/>
          <w:noProof/>
        </w:rPr>
      </w:pPr>
      <w:r w:rsidRPr="00B65A2B">
        <w:rPr>
          <w:rFonts w:asciiTheme="majorHAnsi" w:hAnsiTheme="majorHAnsi"/>
        </w:rPr>
        <w:fldChar w:fldCharType="begin" w:fldLock="1"/>
      </w:r>
      <w:r w:rsidRPr="00B65A2B">
        <w:rPr>
          <w:rFonts w:asciiTheme="majorHAnsi" w:hAnsiTheme="majorHAnsi"/>
        </w:rPr>
        <w:instrText xml:space="preserve">ADDIN Mendeley Bibliography CSL_BIBLIOGRAPHY </w:instrText>
      </w:r>
      <w:r w:rsidRPr="00B65A2B">
        <w:rPr>
          <w:rFonts w:asciiTheme="majorHAnsi" w:hAnsiTheme="majorHAnsi"/>
        </w:rPr>
        <w:fldChar w:fldCharType="separate"/>
      </w:r>
      <w:r w:rsidR="00665B8A" w:rsidRPr="00665B8A">
        <w:rPr>
          <w:rFonts w:ascii="Calibri" w:hAnsi="Calibri"/>
          <w:noProof/>
          <w:szCs w:val="24"/>
        </w:rPr>
        <w:t xml:space="preserve">1. </w:t>
      </w:r>
      <w:r w:rsidR="00665B8A" w:rsidRPr="00665B8A">
        <w:rPr>
          <w:rFonts w:ascii="Calibri" w:hAnsi="Calibri"/>
          <w:noProof/>
          <w:szCs w:val="24"/>
        </w:rPr>
        <w:tab/>
        <w:t xml:space="preserve">Thakur CP, Kumar A, Kumar A, Sinha K, Thakur S. A new method of kala-azar elimination : shifting the reservoir of infection from that village. Glob Adv Res J Med Med Sci. 2013;2(7):163–76. </w:t>
      </w:r>
    </w:p>
    <w:p w14:paraId="771D44B2" w14:textId="4F7707DB" w:rsidR="00B65A2B" w:rsidRDefault="00B65A2B" w:rsidP="00665B8A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 w:rsidRPr="00B65A2B">
        <w:rPr>
          <w:rFonts w:asciiTheme="majorHAnsi" w:hAnsiTheme="majorHAnsi"/>
        </w:rPr>
        <w:fldChar w:fldCharType="end"/>
      </w:r>
    </w:p>
    <w:sectPr w:rsidR="00B65A2B" w:rsidSect="00AF3609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7DF7206" w14:textId="77777777" w:rsidR="00146AA1" w:rsidRDefault="00146AA1" w:rsidP="005C2ED0">
      <w:pPr>
        <w:spacing w:line="240" w:lineRule="auto"/>
      </w:pPr>
      <w:r>
        <w:separator/>
      </w:r>
    </w:p>
  </w:endnote>
  <w:endnote w:type="continuationSeparator" w:id="0">
    <w:p w14:paraId="12CCB271" w14:textId="77777777" w:rsidR="00146AA1" w:rsidRDefault="00146AA1" w:rsidP="005C2ED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AFA8A0D" w14:textId="77777777" w:rsidR="00146AA1" w:rsidRDefault="00146AA1" w:rsidP="005C2ED0">
      <w:pPr>
        <w:spacing w:line="240" w:lineRule="auto"/>
      </w:pPr>
      <w:r>
        <w:separator/>
      </w:r>
    </w:p>
  </w:footnote>
  <w:footnote w:type="continuationSeparator" w:id="0">
    <w:p w14:paraId="1222F0DE" w14:textId="77777777" w:rsidR="00146AA1" w:rsidRDefault="00146AA1" w:rsidP="005C2ED0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12E4E"/>
    <w:rsid w:val="000019BA"/>
    <w:rsid w:val="0000461D"/>
    <w:rsid w:val="00006D2E"/>
    <w:rsid w:val="00024412"/>
    <w:rsid w:val="000256ED"/>
    <w:rsid w:val="00030A35"/>
    <w:rsid w:val="00032CD7"/>
    <w:rsid w:val="0004059D"/>
    <w:rsid w:val="00042E00"/>
    <w:rsid w:val="000563C8"/>
    <w:rsid w:val="00076FE8"/>
    <w:rsid w:val="00095A53"/>
    <w:rsid w:val="000A10F2"/>
    <w:rsid w:val="000A4632"/>
    <w:rsid w:val="000B64AC"/>
    <w:rsid w:val="000B71E1"/>
    <w:rsid w:val="000C4356"/>
    <w:rsid w:val="000C5114"/>
    <w:rsid w:val="000D0D99"/>
    <w:rsid w:val="000E5B45"/>
    <w:rsid w:val="000F0E58"/>
    <w:rsid w:val="00117A58"/>
    <w:rsid w:val="00120ED1"/>
    <w:rsid w:val="00131781"/>
    <w:rsid w:val="00131B1A"/>
    <w:rsid w:val="001436C4"/>
    <w:rsid w:val="0014665E"/>
    <w:rsid w:val="00146AA1"/>
    <w:rsid w:val="00147095"/>
    <w:rsid w:val="00156BC5"/>
    <w:rsid w:val="00161ABE"/>
    <w:rsid w:val="00164523"/>
    <w:rsid w:val="0018083D"/>
    <w:rsid w:val="0018158D"/>
    <w:rsid w:val="0018734C"/>
    <w:rsid w:val="00193850"/>
    <w:rsid w:val="001A40C9"/>
    <w:rsid w:val="001A6892"/>
    <w:rsid w:val="001B38BB"/>
    <w:rsid w:val="001D349C"/>
    <w:rsid w:val="00211E9A"/>
    <w:rsid w:val="00212E4E"/>
    <w:rsid w:val="002203B2"/>
    <w:rsid w:val="0024080A"/>
    <w:rsid w:val="00250826"/>
    <w:rsid w:val="00252D5F"/>
    <w:rsid w:val="0026710E"/>
    <w:rsid w:val="00273526"/>
    <w:rsid w:val="00276BB3"/>
    <w:rsid w:val="00284322"/>
    <w:rsid w:val="00284BE6"/>
    <w:rsid w:val="002865ED"/>
    <w:rsid w:val="00297180"/>
    <w:rsid w:val="002A5AFD"/>
    <w:rsid w:val="002B1C92"/>
    <w:rsid w:val="002B6D10"/>
    <w:rsid w:val="002E1695"/>
    <w:rsid w:val="002E3B43"/>
    <w:rsid w:val="002F5C8F"/>
    <w:rsid w:val="002F6E3B"/>
    <w:rsid w:val="003005ED"/>
    <w:rsid w:val="00301803"/>
    <w:rsid w:val="003218EE"/>
    <w:rsid w:val="003230EB"/>
    <w:rsid w:val="00330D22"/>
    <w:rsid w:val="003358C2"/>
    <w:rsid w:val="00367115"/>
    <w:rsid w:val="00375FA7"/>
    <w:rsid w:val="003A0A20"/>
    <w:rsid w:val="003A1BFA"/>
    <w:rsid w:val="003C01C2"/>
    <w:rsid w:val="003C36A8"/>
    <w:rsid w:val="003D4BBB"/>
    <w:rsid w:val="00400AAF"/>
    <w:rsid w:val="0040270D"/>
    <w:rsid w:val="00405638"/>
    <w:rsid w:val="00413BFA"/>
    <w:rsid w:val="004429E0"/>
    <w:rsid w:val="00450668"/>
    <w:rsid w:val="004527B6"/>
    <w:rsid w:val="004565C5"/>
    <w:rsid w:val="00460B66"/>
    <w:rsid w:val="00474D39"/>
    <w:rsid w:val="00490EF9"/>
    <w:rsid w:val="004B3DA9"/>
    <w:rsid w:val="004B7DBB"/>
    <w:rsid w:val="004F0D55"/>
    <w:rsid w:val="004F4616"/>
    <w:rsid w:val="004F5AEE"/>
    <w:rsid w:val="00500794"/>
    <w:rsid w:val="00504886"/>
    <w:rsid w:val="00531E84"/>
    <w:rsid w:val="00533542"/>
    <w:rsid w:val="00533D21"/>
    <w:rsid w:val="00536928"/>
    <w:rsid w:val="00553FD0"/>
    <w:rsid w:val="00555B20"/>
    <w:rsid w:val="00562351"/>
    <w:rsid w:val="00590FAA"/>
    <w:rsid w:val="00596D4B"/>
    <w:rsid w:val="005A3906"/>
    <w:rsid w:val="005A7323"/>
    <w:rsid w:val="005C2ED0"/>
    <w:rsid w:val="005E0C1F"/>
    <w:rsid w:val="005E3678"/>
    <w:rsid w:val="005F71C9"/>
    <w:rsid w:val="00601199"/>
    <w:rsid w:val="00603952"/>
    <w:rsid w:val="00605245"/>
    <w:rsid w:val="00620B5D"/>
    <w:rsid w:val="00626E19"/>
    <w:rsid w:val="006356E6"/>
    <w:rsid w:val="006379C4"/>
    <w:rsid w:val="006573D9"/>
    <w:rsid w:val="006624C5"/>
    <w:rsid w:val="00665B8A"/>
    <w:rsid w:val="006873CB"/>
    <w:rsid w:val="00695766"/>
    <w:rsid w:val="006A6D61"/>
    <w:rsid w:val="006B0B50"/>
    <w:rsid w:val="006B3C13"/>
    <w:rsid w:val="006C0ED1"/>
    <w:rsid w:val="006D0D43"/>
    <w:rsid w:val="006D0F61"/>
    <w:rsid w:val="00750723"/>
    <w:rsid w:val="007668F1"/>
    <w:rsid w:val="007A0759"/>
    <w:rsid w:val="007A25F0"/>
    <w:rsid w:val="007A718A"/>
    <w:rsid w:val="007A7A3D"/>
    <w:rsid w:val="007D7D78"/>
    <w:rsid w:val="008057F9"/>
    <w:rsid w:val="00810174"/>
    <w:rsid w:val="00810DD0"/>
    <w:rsid w:val="00825B06"/>
    <w:rsid w:val="00831DC3"/>
    <w:rsid w:val="0085343D"/>
    <w:rsid w:val="00853D1E"/>
    <w:rsid w:val="00853E19"/>
    <w:rsid w:val="00862401"/>
    <w:rsid w:val="008629DF"/>
    <w:rsid w:val="00867309"/>
    <w:rsid w:val="00867354"/>
    <w:rsid w:val="0087431B"/>
    <w:rsid w:val="0088153A"/>
    <w:rsid w:val="00896CCD"/>
    <w:rsid w:val="008A00FC"/>
    <w:rsid w:val="008C0AFB"/>
    <w:rsid w:val="008E2DC8"/>
    <w:rsid w:val="008E6F74"/>
    <w:rsid w:val="00900DFE"/>
    <w:rsid w:val="009109F3"/>
    <w:rsid w:val="00925BEE"/>
    <w:rsid w:val="00974CA0"/>
    <w:rsid w:val="009A49C0"/>
    <w:rsid w:val="009A5173"/>
    <w:rsid w:val="009B075B"/>
    <w:rsid w:val="009B7AE6"/>
    <w:rsid w:val="009D1B69"/>
    <w:rsid w:val="009D2804"/>
    <w:rsid w:val="009D61BA"/>
    <w:rsid w:val="009D6543"/>
    <w:rsid w:val="009F0E98"/>
    <w:rsid w:val="00A31848"/>
    <w:rsid w:val="00A53089"/>
    <w:rsid w:val="00A558E3"/>
    <w:rsid w:val="00A55B81"/>
    <w:rsid w:val="00A70124"/>
    <w:rsid w:val="00A8712F"/>
    <w:rsid w:val="00A948B2"/>
    <w:rsid w:val="00A949C7"/>
    <w:rsid w:val="00AB6FD7"/>
    <w:rsid w:val="00AC45B8"/>
    <w:rsid w:val="00AD2025"/>
    <w:rsid w:val="00AD774E"/>
    <w:rsid w:val="00AF12A3"/>
    <w:rsid w:val="00AF3609"/>
    <w:rsid w:val="00B02669"/>
    <w:rsid w:val="00B1093F"/>
    <w:rsid w:val="00B46AA4"/>
    <w:rsid w:val="00B52766"/>
    <w:rsid w:val="00B55BF3"/>
    <w:rsid w:val="00B62CBF"/>
    <w:rsid w:val="00B65A2B"/>
    <w:rsid w:val="00B77B0D"/>
    <w:rsid w:val="00B868FA"/>
    <w:rsid w:val="00B94CF6"/>
    <w:rsid w:val="00B9623E"/>
    <w:rsid w:val="00BA0D9D"/>
    <w:rsid w:val="00BB4560"/>
    <w:rsid w:val="00BD0FA6"/>
    <w:rsid w:val="00BD140A"/>
    <w:rsid w:val="00BF6160"/>
    <w:rsid w:val="00BF6A50"/>
    <w:rsid w:val="00BF7ECB"/>
    <w:rsid w:val="00C06CEC"/>
    <w:rsid w:val="00C10EC7"/>
    <w:rsid w:val="00C2005A"/>
    <w:rsid w:val="00C356E1"/>
    <w:rsid w:val="00C44650"/>
    <w:rsid w:val="00C47BEA"/>
    <w:rsid w:val="00C55B18"/>
    <w:rsid w:val="00C60B69"/>
    <w:rsid w:val="00C85EED"/>
    <w:rsid w:val="00C95FFA"/>
    <w:rsid w:val="00CB15B7"/>
    <w:rsid w:val="00CC757B"/>
    <w:rsid w:val="00CD255B"/>
    <w:rsid w:val="00CF509A"/>
    <w:rsid w:val="00D01BB3"/>
    <w:rsid w:val="00D11339"/>
    <w:rsid w:val="00D244D6"/>
    <w:rsid w:val="00D27932"/>
    <w:rsid w:val="00D34FEF"/>
    <w:rsid w:val="00D35801"/>
    <w:rsid w:val="00D364D2"/>
    <w:rsid w:val="00D7041E"/>
    <w:rsid w:val="00D755EA"/>
    <w:rsid w:val="00D75F28"/>
    <w:rsid w:val="00D80745"/>
    <w:rsid w:val="00D855EA"/>
    <w:rsid w:val="00D91D2C"/>
    <w:rsid w:val="00D93793"/>
    <w:rsid w:val="00DB229E"/>
    <w:rsid w:val="00DD7368"/>
    <w:rsid w:val="00DF07A3"/>
    <w:rsid w:val="00DF2851"/>
    <w:rsid w:val="00E04C74"/>
    <w:rsid w:val="00E13F56"/>
    <w:rsid w:val="00E34B8B"/>
    <w:rsid w:val="00E43114"/>
    <w:rsid w:val="00E60F5D"/>
    <w:rsid w:val="00E64555"/>
    <w:rsid w:val="00E66B84"/>
    <w:rsid w:val="00E765A9"/>
    <w:rsid w:val="00E96ED5"/>
    <w:rsid w:val="00EA329A"/>
    <w:rsid w:val="00EB5315"/>
    <w:rsid w:val="00EB5474"/>
    <w:rsid w:val="00EB75B4"/>
    <w:rsid w:val="00EC2488"/>
    <w:rsid w:val="00EC5DCF"/>
    <w:rsid w:val="00ED5883"/>
    <w:rsid w:val="00F36416"/>
    <w:rsid w:val="00F42815"/>
    <w:rsid w:val="00F429DC"/>
    <w:rsid w:val="00F53F12"/>
    <w:rsid w:val="00F54370"/>
    <w:rsid w:val="00F648EA"/>
    <w:rsid w:val="00F93792"/>
    <w:rsid w:val="00F97F5A"/>
    <w:rsid w:val="00FA1EB2"/>
    <w:rsid w:val="00FA3641"/>
    <w:rsid w:val="00FA4424"/>
    <w:rsid w:val="00FA444C"/>
    <w:rsid w:val="00FE72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B7C28E7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Theme="minorEastAsia" w:hAnsi="Calibr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F6E3B"/>
    <w:pPr>
      <w:spacing w:line="276" w:lineRule="auto"/>
    </w:pPr>
    <w:rPr>
      <w:rFonts w:ascii="Arial" w:eastAsia="Arial" w:hAnsi="Arial" w:cs="Arial"/>
      <w:color w:val="000000"/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212E4E"/>
    <w:pPr>
      <w:spacing w:line="276" w:lineRule="auto"/>
    </w:pPr>
    <w:rPr>
      <w:rFonts w:ascii="Arial" w:eastAsia="Arial" w:hAnsi="Arial" w:cs="Arial"/>
      <w:color w:val="000000"/>
      <w:sz w:val="22"/>
      <w:szCs w:val="22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5FFA"/>
    <w:pPr>
      <w:spacing w:line="240" w:lineRule="auto"/>
    </w:pPr>
    <w:rPr>
      <w:rFonts w:ascii="Lucida Grande" w:eastAsiaTheme="minorEastAsia" w:hAnsi="Lucida Grande" w:cs="Lucida Grande"/>
      <w:color w:val="auto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5FFA"/>
    <w:rPr>
      <w:rFonts w:ascii="Lucida Grande" w:hAnsi="Lucida Grande" w:cs="Lucida Grande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2F6E3B"/>
    <w:pPr>
      <w:keepNext/>
      <w:spacing w:after="200" w:line="240" w:lineRule="auto"/>
    </w:pPr>
    <w:rPr>
      <w:rFonts w:asciiTheme="minorHAnsi" w:eastAsiaTheme="minorEastAsia" w:hAnsiTheme="minorHAnsi" w:cstheme="minorBidi"/>
      <w:b/>
      <w:bCs/>
      <w:color w:val="4F81BD" w:themeColor="accent1"/>
      <w:sz w:val="18"/>
      <w:szCs w:val="18"/>
    </w:rPr>
  </w:style>
  <w:style w:type="table" w:styleId="LightShading">
    <w:name w:val="Light Shading"/>
    <w:basedOn w:val="TableNormal"/>
    <w:uiPriority w:val="60"/>
    <w:rsid w:val="00284322"/>
    <w:rPr>
      <w:rFonts w:ascii="Arial" w:eastAsia="Arial" w:hAnsi="Arial" w:cs="Arial"/>
      <w:color w:val="000000" w:themeColor="text1" w:themeShade="BF"/>
      <w:sz w:val="22"/>
      <w:szCs w:val="22"/>
      <w:lang w:val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rsid w:val="00F97F5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E4311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3114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3114"/>
    <w:rPr>
      <w:rFonts w:ascii="Arial" w:eastAsia="Arial" w:hAnsi="Arial" w:cs="Arial"/>
      <w:color w:val="00000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311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3114"/>
    <w:rPr>
      <w:rFonts w:ascii="Arial" w:eastAsia="Arial" w:hAnsi="Arial" w:cs="Arial"/>
      <w:b/>
      <w:bCs/>
      <w:color w:val="000000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C2ED0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C2ED0"/>
    <w:rPr>
      <w:rFonts w:ascii="Arial" w:eastAsia="Arial" w:hAnsi="Arial" w:cs="Arial"/>
      <w:color w:val="000000"/>
      <w:sz w:val="22"/>
      <w:szCs w:val="2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5C2ED0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2ED0"/>
    <w:rPr>
      <w:rFonts w:ascii="Arial" w:eastAsia="Arial" w:hAnsi="Arial" w:cs="Arial"/>
      <w:color w:val="000000"/>
      <w:sz w:val="22"/>
      <w:szCs w:val="22"/>
      <w:lang w:val="en-US"/>
    </w:rPr>
  </w:style>
  <w:style w:type="paragraph" w:customStyle="1" w:styleId="Normal10">
    <w:name w:val="Normal1"/>
    <w:rsid w:val="00EA329A"/>
    <w:pPr>
      <w:spacing w:line="276" w:lineRule="auto"/>
    </w:pPr>
    <w:rPr>
      <w:rFonts w:ascii="Arial" w:eastAsia="Arial" w:hAnsi="Arial" w:cs="Arial"/>
      <w:color w:val="000000"/>
      <w:sz w:val="22"/>
      <w:szCs w:val="22"/>
      <w:lang w:val="en-US"/>
    </w:rPr>
  </w:style>
  <w:style w:type="paragraph" w:styleId="Revision">
    <w:name w:val="Revision"/>
    <w:hidden/>
    <w:uiPriority w:val="99"/>
    <w:semiHidden/>
    <w:rsid w:val="00D364D2"/>
    <w:rPr>
      <w:rFonts w:ascii="Arial" w:eastAsia="Arial" w:hAnsi="Arial" w:cs="Arial"/>
      <w:color w:val="000000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115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50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20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0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1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34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28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07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54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19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32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58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4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55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60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472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18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60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emf"/><Relationship Id="rId8" Type="http://schemas.openxmlformats.org/officeDocument/2006/relationships/image" Target="media/image2.emf"/><Relationship Id="rId9" Type="http://schemas.openxmlformats.org/officeDocument/2006/relationships/image" Target="media/image3.emf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4C8C422-692F-8147-9339-6B3F796DC9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2825</Words>
  <Characters>16105</Characters>
  <Application>Microsoft Macintosh Word</Application>
  <DocSecurity>0</DocSecurity>
  <Lines>134</Lines>
  <Paragraphs>37</Paragraphs>
  <ScaleCrop>false</ScaleCrop>
  <Manager/>
  <Company/>
  <LinksUpToDate>false</LinksUpToDate>
  <CharactersWithSpaces>18893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Chapman, Lloyd</cp:lastModifiedBy>
  <cp:revision>2</cp:revision>
  <dcterms:created xsi:type="dcterms:W3CDTF">2017-03-21T21:18:00Z</dcterms:created>
  <dcterms:modified xsi:type="dcterms:W3CDTF">2017-03-21T21:18:00Z</dcterms:modified>
</cp:coreProperties>
</file>